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808357"/>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F35202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808358"/>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808359"/>
      <w:r>
        <w:rPr>
          <w:lang w:val="en-GB"/>
        </w:rPr>
        <w:t>Abstract</w:t>
      </w:r>
      <w:bookmarkEnd w:id="3"/>
      <w:bookmarkEnd w:id="4"/>
      <w:r>
        <w:rPr>
          <w:lang w:val="en-GB"/>
        </w:rPr>
        <w:t xml:space="preserve"> </w:t>
      </w:r>
    </w:p>
    <w:p w14:paraId="67E1F11D" w14:textId="647C3C83"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808360"/>
      <w:r w:rsidRPr="00721A18">
        <w:lastRenderedPageBreak/>
        <w:t>Table of Contents</w:t>
      </w:r>
      <w:bookmarkEnd w:id="5"/>
    </w:p>
    <w:p w14:paraId="67126DC4" w14:textId="3FFD4A18" w:rsidR="005724C7"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5724C7" w:rsidRPr="00082365">
        <w:rPr>
          <w:lang w:val="de-DE"/>
        </w:rPr>
        <w:t>Ehrenwörtliche Erklärung</w:t>
      </w:r>
      <w:r w:rsidR="005724C7">
        <w:tab/>
      </w:r>
      <w:r w:rsidR="005724C7">
        <w:fldChar w:fldCharType="begin"/>
      </w:r>
      <w:r w:rsidR="005724C7">
        <w:instrText xml:space="preserve"> PAGEREF _Toc110808357 \h </w:instrText>
      </w:r>
      <w:r w:rsidR="005724C7">
        <w:fldChar w:fldCharType="separate"/>
      </w:r>
      <w:r w:rsidR="005724C7">
        <w:t>2</w:t>
      </w:r>
      <w:r w:rsidR="005724C7">
        <w:fldChar w:fldCharType="end"/>
      </w:r>
    </w:p>
    <w:p w14:paraId="4909DCE8" w14:textId="29CA6E25" w:rsidR="005724C7" w:rsidRDefault="005724C7">
      <w:pPr>
        <w:pStyle w:val="Verzeichnis1"/>
        <w:rPr>
          <w:rFonts w:asciiTheme="minorHAnsi" w:eastAsiaTheme="minorEastAsia" w:hAnsiTheme="minorHAnsi" w:cstheme="minorBidi"/>
          <w:b w:val="0"/>
          <w:szCs w:val="22"/>
          <w:lang w:eastAsia="en-US"/>
        </w:rPr>
      </w:pPr>
      <w:r w:rsidRPr="00082365">
        <w:rPr>
          <w:lang w:val="de-DE"/>
        </w:rPr>
        <w:t>Kurzfassung</w:t>
      </w:r>
      <w:r>
        <w:tab/>
      </w:r>
      <w:r>
        <w:fldChar w:fldCharType="begin"/>
      </w:r>
      <w:r>
        <w:instrText xml:space="preserve"> PAGEREF _Toc110808358 \h </w:instrText>
      </w:r>
      <w:r>
        <w:fldChar w:fldCharType="separate"/>
      </w:r>
      <w:r>
        <w:t>3</w:t>
      </w:r>
      <w:r>
        <w:fldChar w:fldCharType="end"/>
      </w:r>
    </w:p>
    <w:p w14:paraId="1A6C8EEB" w14:textId="598714CA" w:rsidR="005724C7" w:rsidRDefault="005724C7">
      <w:pPr>
        <w:pStyle w:val="Verzeichnis1"/>
        <w:rPr>
          <w:rFonts w:asciiTheme="minorHAnsi" w:eastAsiaTheme="minorEastAsia" w:hAnsiTheme="minorHAnsi" w:cstheme="minorBidi"/>
          <w:b w:val="0"/>
          <w:szCs w:val="22"/>
          <w:lang w:eastAsia="en-US"/>
        </w:rPr>
      </w:pPr>
      <w:r w:rsidRPr="00082365">
        <w:rPr>
          <w:lang w:val="en-GB"/>
        </w:rPr>
        <w:t>Abstract</w:t>
      </w:r>
      <w:r>
        <w:tab/>
      </w:r>
      <w:r>
        <w:fldChar w:fldCharType="begin"/>
      </w:r>
      <w:r>
        <w:instrText xml:space="preserve"> PAGEREF _Toc110808359 \h </w:instrText>
      </w:r>
      <w:r>
        <w:fldChar w:fldCharType="separate"/>
      </w:r>
      <w:r>
        <w:t>3</w:t>
      </w:r>
      <w:r>
        <w:fldChar w:fldCharType="end"/>
      </w:r>
    </w:p>
    <w:p w14:paraId="51B390A8" w14:textId="41735655" w:rsidR="005724C7" w:rsidRDefault="005724C7">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808360 \h </w:instrText>
      </w:r>
      <w:r>
        <w:fldChar w:fldCharType="separate"/>
      </w:r>
      <w:r>
        <w:t>4</w:t>
      </w:r>
      <w:r>
        <w:fldChar w:fldCharType="end"/>
      </w:r>
    </w:p>
    <w:p w14:paraId="70C15B37" w14:textId="41942BBA" w:rsidR="005724C7" w:rsidRDefault="005724C7">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808361 \h </w:instrText>
      </w:r>
      <w:r>
        <w:fldChar w:fldCharType="separate"/>
      </w:r>
      <w:r>
        <w:t>6</w:t>
      </w:r>
      <w:r>
        <w:fldChar w:fldCharType="end"/>
      </w:r>
    </w:p>
    <w:p w14:paraId="44D5332F" w14:textId="75366E85" w:rsidR="005724C7" w:rsidRDefault="005724C7">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808362 \h </w:instrText>
      </w:r>
      <w:r>
        <w:fldChar w:fldCharType="separate"/>
      </w:r>
      <w:r>
        <w:t>7</w:t>
      </w:r>
      <w:r>
        <w:fldChar w:fldCharType="end"/>
      </w:r>
    </w:p>
    <w:p w14:paraId="4219629F" w14:textId="2A20C8FD" w:rsidR="005724C7" w:rsidRDefault="005724C7">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808363 \h </w:instrText>
      </w:r>
      <w:r>
        <w:fldChar w:fldCharType="separate"/>
      </w:r>
      <w:r>
        <w:t>8</w:t>
      </w:r>
      <w:r>
        <w:fldChar w:fldCharType="end"/>
      </w:r>
    </w:p>
    <w:p w14:paraId="62E951B7" w14:textId="2747FBA5" w:rsidR="005724C7" w:rsidRDefault="005724C7">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808364 \h </w:instrText>
      </w:r>
      <w:r>
        <w:fldChar w:fldCharType="separate"/>
      </w:r>
      <w:r>
        <w:t>10</w:t>
      </w:r>
      <w:r>
        <w:fldChar w:fldCharType="end"/>
      </w:r>
    </w:p>
    <w:p w14:paraId="2BF0BF29" w14:textId="60660428" w:rsidR="005724C7" w:rsidRDefault="005724C7">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808365 \h </w:instrText>
      </w:r>
      <w:r>
        <w:fldChar w:fldCharType="separate"/>
      </w:r>
      <w:r>
        <w:t>10</w:t>
      </w:r>
      <w:r>
        <w:fldChar w:fldCharType="end"/>
      </w:r>
    </w:p>
    <w:p w14:paraId="4DE24E07" w14:textId="515A5F6D" w:rsidR="005724C7" w:rsidRDefault="005724C7">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808366 \h </w:instrText>
      </w:r>
      <w:r>
        <w:fldChar w:fldCharType="separate"/>
      </w:r>
      <w:r>
        <w:t>11</w:t>
      </w:r>
      <w:r>
        <w:fldChar w:fldCharType="end"/>
      </w:r>
    </w:p>
    <w:p w14:paraId="7DD83CFA" w14:textId="18F64688" w:rsidR="005724C7" w:rsidRDefault="005724C7">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808367 \h </w:instrText>
      </w:r>
      <w:r>
        <w:fldChar w:fldCharType="separate"/>
      </w:r>
      <w:r>
        <w:t>14</w:t>
      </w:r>
      <w:r>
        <w:fldChar w:fldCharType="end"/>
      </w:r>
    </w:p>
    <w:p w14:paraId="6BA84C3D" w14:textId="30C583E0" w:rsidR="005724C7" w:rsidRDefault="005724C7">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808368 \h </w:instrText>
      </w:r>
      <w:r>
        <w:fldChar w:fldCharType="separate"/>
      </w:r>
      <w:r>
        <w:t>14</w:t>
      </w:r>
      <w:r>
        <w:fldChar w:fldCharType="end"/>
      </w:r>
    </w:p>
    <w:p w14:paraId="32819F18" w14:textId="238DF7BD" w:rsidR="005724C7" w:rsidRDefault="005724C7">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808369 \h </w:instrText>
      </w:r>
      <w:r>
        <w:fldChar w:fldCharType="separate"/>
      </w:r>
      <w:r>
        <w:t>15</w:t>
      </w:r>
      <w:r>
        <w:fldChar w:fldCharType="end"/>
      </w:r>
    </w:p>
    <w:p w14:paraId="31C13AF4" w14:textId="3FB5A0C0" w:rsidR="005724C7" w:rsidRDefault="005724C7">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808370 \h </w:instrText>
      </w:r>
      <w:r>
        <w:fldChar w:fldCharType="separate"/>
      </w:r>
      <w:r>
        <w:t>15</w:t>
      </w:r>
      <w:r>
        <w:fldChar w:fldCharType="end"/>
      </w:r>
    </w:p>
    <w:p w14:paraId="5CFF774F" w14:textId="5E7F8A58" w:rsidR="005724C7" w:rsidRDefault="005724C7">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808371 \h </w:instrText>
      </w:r>
      <w:r>
        <w:fldChar w:fldCharType="separate"/>
      </w:r>
      <w:r>
        <w:t>17</w:t>
      </w:r>
      <w:r>
        <w:fldChar w:fldCharType="end"/>
      </w:r>
    </w:p>
    <w:p w14:paraId="4F90F547" w14:textId="559648E3" w:rsidR="005724C7" w:rsidRDefault="005724C7">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808372 \h </w:instrText>
      </w:r>
      <w:r>
        <w:fldChar w:fldCharType="separate"/>
      </w:r>
      <w:r>
        <w:t>18</w:t>
      </w:r>
      <w:r>
        <w:fldChar w:fldCharType="end"/>
      </w:r>
    </w:p>
    <w:p w14:paraId="071E8DFF" w14:textId="5B218A7D" w:rsidR="005724C7" w:rsidRDefault="005724C7">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808373 \h </w:instrText>
      </w:r>
      <w:r>
        <w:fldChar w:fldCharType="separate"/>
      </w:r>
      <w:r>
        <w:t>19</w:t>
      </w:r>
      <w:r>
        <w:fldChar w:fldCharType="end"/>
      </w:r>
    </w:p>
    <w:p w14:paraId="3A3A2403" w14:textId="504CE83B" w:rsidR="005724C7" w:rsidRDefault="005724C7">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808374 \h </w:instrText>
      </w:r>
      <w:r>
        <w:fldChar w:fldCharType="separate"/>
      </w:r>
      <w:r>
        <w:t>22</w:t>
      </w:r>
      <w:r>
        <w:fldChar w:fldCharType="end"/>
      </w:r>
    </w:p>
    <w:p w14:paraId="63845FA7" w14:textId="4F360A24" w:rsidR="005724C7" w:rsidRDefault="005724C7">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75 \h </w:instrText>
      </w:r>
      <w:r>
        <w:fldChar w:fldCharType="separate"/>
      </w:r>
      <w:r>
        <w:t>25</w:t>
      </w:r>
      <w:r>
        <w:fldChar w:fldCharType="end"/>
      </w:r>
    </w:p>
    <w:p w14:paraId="68567E54" w14:textId="664A8BE8" w:rsidR="005724C7" w:rsidRDefault="005724C7">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808376 \h </w:instrText>
      </w:r>
      <w:r>
        <w:fldChar w:fldCharType="separate"/>
      </w:r>
      <w:r>
        <w:t>26</w:t>
      </w:r>
      <w:r>
        <w:fldChar w:fldCharType="end"/>
      </w:r>
    </w:p>
    <w:p w14:paraId="59395599" w14:textId="6417EDC0" w:rsidR="005724C7" w:rsidRDefault="005724C7">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808377 \h </w:instrText>
      </w:r>
      <w:r>
        <w:fldChar w:fldCharType="separate"/>
      </w:r>
      <w:r>
        <w:t>26</w:t>
      </w:r>
      <w:r>
        <w:fldChar w:fldCharType="end"/>
      </w:r>
    </w:p>
    <w:p w14:paraId="0795BCCE" w14:textId="74F4340C" w:rsidR="005724C7" w:rsidRDefault="005724C7">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808378 \h </w:instrText>
      </w:r>
      <w:r>
        <w:fldChar w:fldCharType="separate"/>
      </w:r>
      <w:r>
        <w:t>28</w:t>
      </w:r>
      <w:r>
        <w:fldChar w:fldCharType="end"/>
      </w:r>
    </w:p>
    <w:p w14:paraId="1678E5BC" w14:textId="4CB6E4CE" w:rsidR="005724C7" w:rsidRDefault="005724C7">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808379 \h </w:instrText>
      </w:r>
      <w:r>
        <w:fldChar w:fldCharType="separate"/>
      </w:r>
      <w:r>
        <w:t>30</w:t>
      </w:r>
      <w:r>
        <w:fldChar w:fldCharType="end"/>
      </w:r>
    </w:p>
    <w:p w14:paraId="371207EF" w14:textId="295247AD" w:rsidR="005724C7" w:rsidRDefault="005724C7">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808380 \h </w:instrText>
      </w:r>
      <w:r>
        <w:fldChar w:fldCharType="separate"/>
      </w:r>
      <w:r>
        <w:t>31</w:t>
      </w:r>
      <w:r>
        <w:fldChar w:fldCharType="end"/>
      </w:r>
    </w:p>
    <w:p w14:paraId="49C71CDD" w14:textId="06F688DA" w:rsidR="005724C7" w:rsidRDefault="005724C7">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808381 \h </w:instrText>
      </w:r>
      <w:r>
        <w:fldChar w:fldCharType="separate"/>
      </w:r>
      <w:r>
        <w:t>32</w:t>
      </w:r>
      <w:r>
        <w:fldChar w:fldCharType="end"/>
      </w:r>
    </w:p>
    <w:p w14:paraId="76AB173C" w14:textId="31A60CDE" w:rsidR="005724C7" w:rsidRDefault="005724C7">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808382 \h </w:instrText>
      </w:r>
      <w:r>
        <w:fldChar w:fldCharType="separate"/>
      </w:r>
      <w:r>
        <w:t>35</w:t>
      </w:r>
      <w:r>
        <w:fldChar w:fldCharType="end"/>
      </w:r>
    </w:p>
    <w:p w14:paraId="1CA7478B" w14:textId="1FAEF7A5" w:rsidR="005724C7" w:rsidRDefault="005724C7">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808383 \h </w:instrText>
      </w:r>
      <w:r>
        <w:fldChar w:fldCharType="separate"/>
      </w:r>
      <w:r>
        <w:t>38</w:t>
      </w:r>
      <w:r>
        <w:fldChar w:fldCharType="end"/>
      </w:r>
    </w:p>
    <w:p w14:paraId="587064F4" w14:textId="02FCDF10" w:rsidR="005724C7" w:rsidRDefault="005724C7">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808384 \h </w:instrText>
      </w:r>
      <w:r>
        <w:fldChar w:fldCharType="separate"/>
      </w:r>
      <w:r>
        <w:t>38</w:t>
      </w:r>
      <w:r>
        <w:fldChar w:fldCharType="end"/>
      </w:r>
    </w:p>
    <w:p w14:paraId="6ADDCD17" w14:textId="0CA432B6" w:rsidR="005724C7" w:rsidRDefault="005724C7">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808385 \h </w:instrText>
      </w:r>
      <w:r>
        <w:fldChar w:fldCharType="separate"/>
      </w:r>
      <w:r>
        <w:t>39</w:t>
      </w:r>
      <w:r>
        <w:fldChar w:fldCharType="end"/>
      </w:r>
    </w:p>
    <w:p w14:paraId="5A11CD23" w14:textId="457CAF14" w:rsidR="005724C7" w:rsidRDefault="005724C7">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808386 \h </w:instrText>
      </w:r>
      <w:r>
        <w:fldChar w:fldCharType="separate"/>
      </w:r>
      <w:r>
        <w:t>41</w:t>
      </w:r>
      <w:r>
        <w:fldChar w:fldCharType="end"/>
      </w:r>
    </w:p>
    <w:p w14:paraId="77F79333" w14:textId="69D81750" w:rsidR="005724C7" w:rsidRDefault="005724C7">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808387 \h </w:instrText>
      </w:r>
      <w:r>
        <w:fldChar w:fldCharType="separate"/>
      </w:r>
      <w:r>
        <w:t>41</w:t>
      </w:r>
      <w:r>
        <w:fldChar w:fldCharType="end"/>
      </w:r>
    </w:p>
    <w:p w14:paraId="6FD70369" w14:textId="0A968E59" w:rsidR="005724C7" w:rsidRDefault="005724C7">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808388 \h </w:instrText>
      </w:r>
      <w:r>
        <w:fldChar w:fldCharType="separate"/>
      </w:r>
      <w:r>
        <w:t>41</w:t>
      </w:r>
      <w:r>
        <w:fldChar w:fldCharType="end"/>
      </w:r>
    </w:p>
    <w:p w14:paraId="26AAC4F6" w14:textId="2BF2C6B9" w:rsidR="005724C7" w:rsidRDefault="005724C7">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808389 \h </w:instrText>
      </w:r>
      <w:r>
        <w:fldChar w:fldCharType="separate"/>
      </w:r>
      <w:r>
        <w:t>42</w:t>
      </w:r>
      <w:r>
        <w:fldChar w:fldCharType="end"/>
      </w:r>
    </w:p>
    <w:p w14:paraId="0052E7EA" w14:textId="70E8B0CF" w:rsidR="005724C7" w:rsidRDefault="005724C7">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808390 \h </w:instrText>
      </w:r>
      <w:r>
        <w:fldChar w:fldCharType="separate"/>
      </w:r>
      <w:r>
        <w:t>44</w:t>
      </w:r>
      <w:r>
        <w:fldChar w:fldCharType="end"/>
      </w:r>
    </w:p>
    <w:p w14:paraId="0797A79F" w14:textId="2A96A7EF" w:rsidR="005724C7" w:rsidRDefault="005724C7">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808391 \h </w:instrText>
      </w:r>
      <w:r>
        <w:fldChar w:fldCharType="separate"/>
      </w:r>
      <w:r>
        <w:t>45</w:t>
      </w:r>
      <w:r>
        <w:fldChar w:fldCharType="end"/>
      </w:r>
    </w:p>
    <w:p w14:paraId="6006274C" w14:textId="6D3637DD" w:rsidR="005724C7" w:rsidRDefault="005724C7">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808392 \h </w:instrText>
      </w:r>
      <w:r>
        <w:fldChar w:fldCharType="separate"/>
      </w:r>
      <w:r>
        <w:t>45</w:t>
      </w:r>
      <w:r>
        <w:fldChar w:fldCharType="end"/>
      </w:r>
    </w:p>
    <w:p w14:paraId="671E8117" w14:textId="096DA660" w:rsidR="005724C7" w:rsidRDefault="005724C7">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808393 \h </w:instrText>
      </w:r>
      <w:r>
        <w:fldChar w:fldCharType="separate"/>
      </w:r>
      <w:r>
        <w:t>45</w:t>
      </w:r>
      <w:r>
        <w:fldChar w:fldCharType="end"/>
      </w:r>
    </w:p>
    <w:p w14:paraId="184B2EE4" w14:textId="05D77805" w:rsidR="005724C7" w:rsidRDefault="005724C7">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808394 \h </w:instrText>
      </w:r>
      <w:r>
        <w:fldChar w:fldCharType="separate"/>
      </w:r>
      <w:r>
        <w:t>46</w:t>
      </w:r>
      <w:r>
        <w:fldChar w:fldCharType="end"/>
      </w:r>
    </w:p>
    <w:p w14:paraId="1752AB03" w14:textId="01758511" w:rsidR="005724C7" w:rsidRDefault="005724C7">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395 \h </w:instrText>
      </w:r>
      <w:r>
        <w:fldChar w:fldCharType="separate"/>
      </w:r>
      <w:r>
        <w:t>48</w:t>
      </w:r>
      <w:r>
        <w:fldChar w:fldCharType="end"/>
      </w:r>
    </w:p>
    <w:p w14:paraId="59773ED2" w14:textId="094E39F2" w:rsidR="005724C7" w:rsidRDefault="005724C7">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808396 \h </w:instrText>
      </w:r>
      <w:r>
        <w:fldChar w:fldCharType="separate"/>
      </w:r>
      <w:r>
        <w:t>48</w:t>
      </w:r>
      <w:r>
        <w:fldChar w:fldCharType="end"/>
      </w:r>
    </w:p>
    <w:p w14:paraId="4EB1E8FD" w14:textId="1DC2F218" w:rsidR="005724C7" w:rsidRDefault="005724C7">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808397 \h </w:instrText>
      </w:r>
      <w:r>
        <w:fldChar w:fldCharType="separate"/>
      </w:r>
      <w:r>
        <w:t>48</w:t>
      </w:r>
      <w:r>
        <w:fldChar w:fldCharType="end"/>
      </w:r>
    </w:p>
    <w:p w14:paraId="1A43FE90" w14:textId="741CC09A" w:rsidR="005724C7" w:rsidRDefault="005724C7">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808398 \h </w:instrText>
      </w:r>
      <w:r>
        <w:fldChar w:fldCharType="separate"/>
      </w:r>
      <w:r>
        <w:t>51</w:t>
      </w:r>
      <w:r>
        <w:fldChar w:fldCharType="end"/>
      </w:r>
    </w:p>
    <w:p w14:paraId="3D89AD2F" w14:textId="0ECBB5C1" w:rsidR="005724C7" w:rsidRDefault="005724C7">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808399 \h </w:instrText>
      </w:r>
      <w:r>
        <w:fldChar w:fldCharType="separate"/>
      </w:r>
      <w:r>
        <w:t>51</w:t>
      </w:r>
      <w:r>
        <w:fldChar w:fldCharType="end"/>
      </w:r>
    </w:p>
    <w:p w14:paraId="65C5B9DD" w14:textId="5A2D03AE" w:rsidR="005724C7" w:rsidRDefault="005724C7">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00 \h </w:instrText>
      </w:r>
      <w:r>
        <w:fldChar w:fldCharType="separate"/>
      </w:r>
      <w:r>
        <w:t>54</w:t>
      </w:r>
      <w:r>
        <w:fldChar w:fldCharType="end"/>
      </w:r>
    </w:p>
    <w:p w14:paraId="6D7852A9" w14:textId="4E81B94A" w:rsidR="005724C7" w:rsidRDefault="005724C7">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808401 \h </w:instrText>
      </w:r>
      <w:r>
        <w:fldChar w:fldCharType="separate"/>
      </w:r>
      <w:r>
        <w:t>54</w:t>
      </w:r>
      <w:r>
        <w:fldChar w:fldCharType="end"/>
      </w:r>
    </w:p>
    <w:p w14:paraId="3C081581" w14:textId="08E2D519" w:rsidR="005724C7" w:rsidRDefault="005724C7">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808402 \h </w:instrText>
      </w:r>
      <w:r>
        <w:fldChar w:fldCharType="separate"/>
      </w:r>
      <w:r>
        <w:t>54</w:t>
      </w:r>
      <w:r>
        <w:fldChar w:fldCharType="end"/>
      </w:r>
    </w:p>
    <w:p w14:paraId="1D2DD64C" w14:textId="098BB8D7" w:rsidR="005724C7" w:rsidRDefault="005724C7">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808403 \h </w:instrText>
      </w:r>
      <w:r>
        <w:fldChar w:fldCharType="separate"/>
      </w:r>
      <w:r>
        <w:t>55</w:t>
      </w:r>
      <w:r>
        <w:fldChar w:fldCharType="end"/>
      </w:r>
    </w:p>
    <w:p w14:paraId="0282F2B0" w14:textId="336F8687" w:rsidR="005724C7" w:rsidRDefault="005724C7">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808404 \h </w:instrText>
      </w:r>
      <w:r>
        <w:fldChar w:fldCharType="separate"/>
      </w:r>
      <w:r>
        <w:t>58</w:t>
      </w:r>
      <w:r>
        <w:fldChar w:fldCharType="end"/>
      </w:r>
    </w:p>
    <w:p w14:paraId="74A4EB94" w14:textId="373BC88F" w:rsidR="005724C7" w:rsidRDefault="005724C7">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808405 \h </w:instrText>
      </w:r>
      <w:r>
        <w:fldChar w:fldCharType="separate"/>
      </w:r>
      <w:r>
        <w:t>58</w:t>
      </w:r>
      <w:r>
        <w:fldChar w:fldCharType="end"/>
      </w:r>
    </w:p>
    <w:p w14:paraId="75EE7BF5" w14:textId="2F0EE697" w:rsidR="005724C7" w:rsidRDefault="005724C7">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808406 \h </w:instrText>
      </w:r>
      <w:r>
        <w:fldChar w:fldCharType="separate"/>
      </w:r>
      <w:r>
        <w:t>59</w:t>
      </w:r>
      <w:r>
        <w:fldChar w:fldCharType="end"/>
      </w:r>
    </w:p>
    <w:p w14:paraId="59166C33" w14:textId="60D1C034" w:rsidR="005724C7" w:rsidRDefault="005724C7">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808407 \h </w:instrText>
      </w:r>
      <w:r>
        <w:fldChar w:fldCharType="separate"/>
      </w:r>
      <w:r>
        <w:t>61</w:t>
      </w:r>
      <w:r>
        <w:fldChar w:fldCharType="end"/>
      </w:r>
    </w:p>
    <w:p w14:paraId="4C41C6A7" w14:textId="341EF18B" w:rsidR="005724C7" w:rsidRDefault="005724C7">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808408 \h </w:instrText>
      </w:r>
      <w:r>
        <w:fldChar w:fldCharType="separate"/>
      </w:r>
      <w:r>
        <w:t>62</w:t>
      </w:r>
      <w:r>
        <w:fldChar w:fldCharType="end"/>
      </w:r>
    </w:p>
    <w:p w14:paraId="126EE49D" w14:textId="50A4BE8F" w:rsidR="005724C7" w:rsidRDefault="005724C7">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808409 \h </w:instrText>
      </w:r>
      <w:r>
        <w:fldChar w:fldCharType="separate"/>
      </w:r>
      <w:r>
        <w:t>63</w:t>
      </w:r>
      <w:r>
        <w:fldChar w:fldCharType="end"/>
      </w:r>
    </w:p>
    <w:p w14:paraId="43451CBF" w14:textId="62028F49" w:rsidR="005724C7" w:rsidRDefault="005724C7">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808410 \h </w:instrText>
      </w:r>
      <w:r>
        <w:fldChar w:fldCharType="separate"/>
      </w:r>
      <w:r>
        <w:t>63</w:t>
      </w:r>
      <w:r>
        <w:fldChar w:fldCharType="end"/>
      </w:r>
    </w:p>
    <w:p w14:paraId="4D6CB0B0" w14:textId="3CFFD121" w:rsidR="005724C7" w:rsidRDefault="005724C7">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808411 \h </w:instrText>
      </w:r>
      <w:r>
        <w:fldChar w:fldCharType="separate"/>
      </w:r>
      <w:r>
        <w:t>65</w:t>
      </w:r>
      <w:r>
        <w:fldChar w:fldCharType="end"/>
      </w:r>
    </w:p>
    <w:p w14:paraId="5DC33FF4" w14:textId="01AFA15D" w:rsidR="005724C7" w:rsidRDefault="005724C7">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808412 \h </w:instrText>
      </w:r>
      <w:r>
        <w:fldChar w:fldCharType="separate"/>
      </w:r>
      <w:r>
        <w:t>66</w:t>
      </w:r>
      <w:r>
        <w:fldChar w:fldCharType="end"/>
      </w:r>
    </w:p>
    <w:p w14:paraId="267962B0" w14:textId="57998C97" w:rsidR="005724C7" w:rsidRDefault="005724C7">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808413 \h </w:instrText>
      </w:r>
      <w:r>
        <w:fldChar w:fldCharType="separate"/>
      </w:r>
      <w:r>
        <w:t>69</w:t>
      </w:r>
      <w:r>
        <w:fldChar w:fldCharType="end"/>
      </w:r>
    </w:p>
    <w:p w14:paraId="19CBB4C2" w14:textId="176AB0AA" w:rsidR="005724C7" w:rsidRDefault="005724C7">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808414 \h </w:instrText>
      </w:r>
      <w:r>
        <w:fldChar w:fldCharType="separate"/>
      </w:r>
      <w:r>
        <w:t>71</w:t>
      </w:r>
      <w:r>
        <w:fldChar w:fldCharType="end"/>
      </w:r>
    </w:p>
    <w:p w14:paraId="36E24082" w14:textId="755EF379" w:rsidR="005724C7" w:rsidRDefault="005724C7">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808415 \h </w:instrText>
      </w:r>
      <w:r>
        <w:fldChar w:fldCharType="separate"/>
      </w:r>
      <w:r>
        <w:t>71</w:t>
      </w:r>
      <w:r>
        <w:fldChar w:fldCharType="end"/>
      </w:r>
    </w:p>
    <w:p w14:paraId="20D18063" w14:textId="28A945F6" w:rsidR="005724C7" w:rsidRDefault="005724C7">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808416 \h </w:instrText>
      </w:r>
      <w:r>
        <w:fldChar w:fldCharType="separate"/>
      </w:r>
      <w:r>
        <w:t>73</w:t>
      </w:r>
      <w:r>
        <w:fldChar w:fldCharType="end"/>
      </w:r>
    </w:p>
    <w:p w14:paraId="2037228B" w14:textId="33CF68E2" w:rsidR="005724C7" w:rsidRDefault="005724C7">
      <w:pPr>
        <w:pStyle w:val="Verzeichnis3"/>
        <w:rPr>
          <w:rFonts w:asciiTheme="minorHAnsi" w:eastAsiaTheme="minorEastAsia" w:hAnsiTheme="minorHAnsi" w:cstheme="minorBidi"/>
          <w:szCs w:val="22"/>
          <w:lang w:eastAsia="en-US"/>
        </w:rPr>
      </w:pPr>
      <w:r>
        <w:t>airflow_pipelines</w:t>
      </w:r>
      <w:r>
        <w:tab/>
      </w:r>
      <w:r>
        <w:fldChar w:fldCharType="begin"/>
      </w:r>
      <w:r>
        <w:instrText xml:space="preserve"> PAGEREF _Toc110808417 \h </w:instrText>
      </w:r>
      <w:r>
        <w:fldChar w:fldCharType="separate"/>
      </w:r>
      <w:r>
        <w:t>73</w:t>
      </w:r>
      <w:r>
        <w:fldChar w:fldCharType="end"/>
      </w:r>
    </w:p>
    <w:p w14:paraId="7E34FA65" w14:textId="11032158" w:rsidR="005724C7" w:rsidRDefault="005724C7">
      <w:pPr>
        <w:pStyle w:val="Verzeichnis3"/>
        <w:rPr>
          <w:rFonts w:asciiTheme="minorHAnsi" w:eastAsiaTheme="minorEastAsia" w:hAnsiTheme="minorHAnsi" w:cstheme="minorBidi"/>
          <w:szCs w:val="22"/>
          <w:lang w:eastAsia="en-US"/>
        </w:rPr>
      </w:pPr>
      <w:r>
        <w:t>data_fetch</w:t>
      </w:r>
      <w:r>
        <w:tab/>
      </w:r>
      <w:r>
        <w:fldChar w:fldCharType="begin"/>
      </w:r>
      <w:r>
        <w:instrText xml:space="preserve"> PAGEREF _Toc110808418 \h </w:instrText>
      </w:r>
      <w:r>
        <w:fldChar w:fldCharType="separate"/>
      </w:r>
      <w:r>
        <w:t>76</w:t>
      </w:r>
      <w:r>
        <w:fldChar w:fldCharType="end"/>
      </w:r>
    </w:p>
    <w:p w14:paraId="5176F4F8" w14:textId="62F26395" w:rsidR="005724C7" w:rsidRDefault="005724C7">
      <w:pPr>
        <w:pStyle w:val="Verzeichnis3"/>
        <w:rPr>
          <w:rFonts w:asciiTheme="minorHAnsi" w:eastAsiaTheme="minorEastAsia" w:hAnsiTheme="minorHAnsi" w:cstheme="minorBidi"/>
          <w:szCs w:val="22"/>
          <w:lang w:eastAsia="en-US"/>
        </w:rPr>
      </w:pPr>
      <w:r>
        <w:t>model_source</w:t>
      </w:r>
      <w:r>
        <w:tab/>
      </w:r>
      <w:r>
        <w:fldChar w:fldCharType="begin"/>
      </w:r>
      <w:r>
        <w:instrText xml:space="preserve"> PAGEREF _Toc110808419 \h </w:instrText>
      </w:r>
      <w:r>
        <w:fldChar w:fldCharType="separate"/>
      </w:r>
      <w:r>
        <w:t>78</w:t>
      </w:r>
      <w:r>
        <w:fldChar w:fldCharType="end"/>
      </w:r>
    </w:p>
    <w:p w14:paraId="5BA0A6BC" w14:textId="3D909693" w:rsidR="005724C7" w:rsidRDefault="005724C7">
      <w:pPr>
        <w:pStyle w:val="Verzeichnis3"/>
        <w:rPr>
          <w:rFonts w:asciiTheme="minorHAnsi" w:eastAsiaTheme="minorEastAsia" w:hAnsiTheme="minorHAnsi" w:cstheme="minorBidi"/>
          <w:szCs w:val="22"/>
          <w:lang w:eastAsia="en-US"/>
        </w:rPr>
      </w:pPr>
      <w:r>
        <w:t>production/prediction_service</w:t>
      </w:r>
      <w:r>
        <w:tab/>
      </w:r>
      <w:r>
        <w:fldChar w:fldCharType="begin"/>
      </w:r>
      <w:r>
        <w:instrText xml:space="preserve"> PAGEREF _Toc110808420 \h </w:instrText>
      </w:r>
      <w:r>
        <w:fldChar w:fldCharType="separate"/>
      </w:r>
      <w:r>
        <w:t>81</w:t>
      </w:r>
      <w:r>
        <w:fldChar w:fldCharType="end"/>
      </w:r>
    </w:p>
    <w:p w14:paraId="3D294F91" w14:textId="7AFE3C6A" w:rsidR="005724C7" w:rsidRDefault="005724C7">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808421 \h </w:instrText>
      </w:r>
      <w:r>
        <w:fldChar w:fldCharType="separate"/>
      </w:r>
      <w:r>
        <w:t>82</w:t>
      </w:r>
      <w:r>
        <w:fldChar w:fldCharType="end"/>
      </w:r>
    </w:p>
    <w:p w14:paraId="4AEB0ABD" w14:textId="74DE3C46"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808361"/>
      <w:r w:rsidR="00C70565">
        <w:t>Table of Figures</w:t>
      </w:r>
      <w:bookmarkEnd w:id="6"/>
    </w:p>
    <w:p w14:paraId="496657BB" w14:textId="1DC40DC2" w:rsidR="00656F2D"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656F2D">
        <w:t>Figure 1: structure and overview of RSs derived from Aggarwal (2016)</w:t>
      </w:r>
      <w:r w:rsidR="00656F2D">
        <w:tab/>
      </w:r>
      <w:r w:rsidR="00656F2D">
        <w:fldChar w:fldCharType="begin"/>
      </w:r>
      <w:r w:rsidR="00656F2D">
        <w:instrText xml:space="preserve"> PAGEREF _Toc110808422 \h </w:instrText>
      </w:r>
      <w:r w:rsidR="00656F2D">
        <w:fldChar w:fldCharType="separate"/>
      </w:r>
      <w:r w:rsidR="00656F2D">
        <w:t>17</w:t>
      </w:r>
      <w:r w:rsidR="00656F2D">
        <w:fldChar w:fldCharType="end"/>
      </w:r>
    </w:p>
    <w:p w14:paraId="7640827D" w14:textId="0B358855" w:rsidR="00656F2D" w:rsidRDefault="00656F2D">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808423 \h </w:instrText>
      </w:r>
      <w:r>
        <w:fldChar w:fldCharType="separate"/>
      </w:r>
      <w:r>
        <w:t>18</w:t>
      </w:r>
      <w:r>
        <w:fldChar w:fldCharType="end"/>
      </w:r>
    </w:p>
    <w:p w14:paraId="23DAE248" w14:textId="6899B98B" w:rsidR="00656F2D" w:rsidRDefault="00656F2D">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808424 \h </w:instrText>
      </w:r>
      <w:r>
        <w:fldChar w:fldCharType="separate"/>
      </w:r>
      <w:r>
        <w:t>24</w:t>
      </w:r>
      <w:r>
        <w:fldChar w:fldCharType="end"/>
      </w:r>
    </w:p>
    <w:p w14:paraId="1F27BB26" w14:textId="7C550389" w:rsidR="00656F2D" w:rsidRDefault="00656F2D">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808425 \h </w:instrText>
      </w:r>
      <w:r>
        <w:fldChar w:fldCharType="separate"/>
      </w:r>
      <w:r>
        <w:t>25</w:t>
      </w:r>
      <w:r>
        <w:fldChar w:fldCharType="end"/>
      </w:r>
    </w:p>
    <w:p w14:paraId="52437639" w14:textId="1F630863" w:rsidR="00656F2D" w:rsidRDefault="00656F2D">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808426 \h </w:instrText>
      </w:r>
      <w:r>
        <w:fldChar w:fldCharType="separate"/>
      </w:r>
      <w:r>
        <w:t>30</w:t>
      </w:r>
      <w:r>
        <w:fldChar w:fldCharType="end"/>
      </w:r>
    </w:p>
    <w:p w14:paraId="011B453F" w14:textId="2A926FA3" w:rsidR="00656F2D" w:rsidRDefault="00656F2D">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808427 \h </w:instrText>
      </w:r>
      <w:r>
        <w:fldChar w:fldCharType="separate"/>
      </w:r>
      <w:r>
        <w:t>33</w:t>
      </w:r>
      <w:r>
        <w:fldChar w:fldCharType="end"/>
      </w:r>
    </w:p>
    <w:p w14:paraId="0E3C41E1" w14:textId="44151EF5" w:rsidR="00656F2D" w:rsidRDefault="00656F2D">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808428 \h </w:instrText>
      </w:r>
      <w:r>
        <w:fldChar w:fldCharType="separate"/>
      </w:r>
      <w:r>
        <w:t>33</w:t>
      </w:r>
      <w:r>
        <w:fldChar w:fldCharType="end"/>
      </w:r>
    </w:p>
    <w:p w14:paraId="38B80CDD" w14:textId="0AB28321" w:rsidR="00656F2D" w:rsidRDefault="00656F2D">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808429 \h </w:instrText>
      </w:r>
      <w:r>
        <w:fldChar w:fldCharType="separate"/>
      </w:r>
      <w:r>
        <w:t>36</w:t>
      </w:r>
      <w:r>
        <w:fldChar w:fldCharType="end"/>
      </w:r>
    </w:p>
    <w:p w14:paraId="07D23B24" w14:textId="66600C7B" w:rsidR="00656F2D" w:rsidRDefault="00656F2D">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808430 \h </w:instrText>
      </w:r>
      <w:r>
        <w:fldChar w:fldCharType="separate"/>
      </w:r>
      <w:r>
        <w:t>40</w:t>
      </w:r>
      <w:r>
        <w:fldChar w:fldCharType="end"/>
      </w:r>
    </w:p>
    <w:p w14:paraId="27337C64" w14:textId="11709C53" w:rsidR="00656F2D" w:rsidRDefault="00656F2D">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808431 \h </w:instrText>
      </w:r>
      <w:r>
        <w:fldChar w:fldCharType="separate"/>
      </w:r>
      <w:r>
        <w:t>41</w:t>
      </w:r>
      <w:r>
        <w:fldChar w:fldCharType="end"/>
      </w:r>
    </w:p>
    <w:p w14:paraId="7D37D786" w14:textId="4482F758" w:rsidR="00656F2D" w:rsidRDefault="00656F2D">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808432 \h </w:instrText>
      </w:r>
      <w:r>
        <w:fldChar w:fldCharType="separate"/>
      </w:r>
      <w:r>
        <w:t>42</w:t>
      </w:r>
      <w:r>
        <w:fldChar w:fldCharType="end"/>
      </w:r>
    </w:p>
    <w:p w14:paraId="62542FA8" w14:textId="639619BD" w:rsidR="00656F2D" w:rsidRDefault="00656F2D">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808433 \h </w:instrText>
      </w:r>
      <w:r>
        <w:fldChar w:fldCharType="separate"/>
      </w:r>
      <w:r>
        <w:t>44</w:t>
      </w:r>
      <w:r>
        <w:fldChar w:fldCharType="end"/>
      </w:r>
    </w:p>
    <w:p w14:paraId="52B52329" w14:textId="32034CEE" w:rsidR="00656F2D" w:rsidRDefault="00656F2D">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808434 \h </w:instrText>
      </w:r>
      <w:r>
        <w:fldChar w:fldCharType="separate"/>
      </w:r>
      <w:r>
        <w:t>46</w:t>
      </w:r>
      <w:r>
        <w:fldChar w:fldCharType="end"/>
      </w:r>
    </w:p>
    <w:p w14:paraId="0A12C1A7" w14:textId="25643206" w:rsidR="00656F2D" w:rsidRDefault="00656F2D">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808435 \h </w:instrText>
      </w:r>
      <w:r>
        <w:fldChar w:fldCharType="separate"/>
      </w:r>
      <w:r>
        <w:t>47</w:t>
      </w:r>
      <w:r>
        <w:fldChar w:fldCharType="end"/>
      </w:r>
    </w:p>
    <w:p w14:paraId="0C9BCA69" w14:textId="2E33452E" w:rsidR="00656F2D" w:rsidRDefault="00656F2D">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808436 \h </w:instrText>
      </w:r>
      <w:r>
        <w:fldChar w:fldCharType="separate"/>
      </w:r>
      <w:r>
        <w:t>49</w:t>
      </w:r>
      <w:r>
        <w:fldChar w:fldCharType="end"/>
      </w:r>
    </w:p>
    <w:p w14:paraId="4FB0CE19" w14:textId="2944457D" w:rsidR="00656F2D" w:rsidRDefault="00656F2D">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808437 \h </w:instrText>
      </w:r>
      <w:r>
        <w:fldChar w:fldCharType="separate"/>
      </w:r>
      <w:r>
        <w:t>50</w:t>
      </w:r>
      <w:r>
        <w:fldChar w:fldCharType="end"/>
      </w:r>
    </w:p>
    <w:p w14:paraId="4CDF7883" w14:textId="6C2EF37B" w:rsidR="00656F2D" w:rsidRDefault="00656F2D">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808438 \h </w:instrText>
      </w:r>
      <w:r>
        <w:fldChar w:fldCharType="separate"/>
      </w:r>
      <w:r>
        <w:t>50</w:t>
      </w:r>
      <w:r>
        <w:fldChar w:fldCharType="end"/>
      </w:r>
    </w:p>
    <w:p w14:paraId="341F14DB" w14:textId="4C100DEC" w:rsidR="00656F2D" w:rsidRDefault="00656F2D">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808439 \h </w:instrText>
      </w:r>
      <w:r>
        <w:fldChar w:fldCharType="separate"/>
      </w:r>
      <w:r>
        <w:t>51</w:t>
      </w:r>
      <w:r>
        <w:fldChar w:fldCharType="end"/>
      </w:r>
    </w:p>
    <w:p w14:paraId="276FD22D" w14:textId="5286B865" w:rsidR="00656F2D" w:rsidRDefault="00656F2D">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808440 \h </w:instrText>
      </w:r>
      <w:r>
        <w:fldChar w:fldCharType="separate"/>
      </w:r>
      <w:r>
        <w:t>51</w:t>
      </w:r>
      <w:r>
        <w:fldChar w:fldCharType="end"/>
      </w:r>
    </w:p>
    <w:p w14:paraId="07DEE02B" w14:textId="446555F8" w:rsidR="00656F2D" w:rsidRDefault="00656F2D">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808441 \h </w:instrText>
      </w:r>
      <w:r>
        <w:fldChar w:fldCharType="separate"/>
      </w:r>
      <w:r>
        <w:t>52</w:t>
      </w:r>
      <w:r>
        <w:fldChar w:fldCharType="end"/>
      </w:r>
    </w:p>
    <w:p w14:paraId="0C4A809B" w14:textId="01962E20" w:rsidR="00656F2D" w:rsidRDefault="00656F2D">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808442 \h </w:instrText>
      </w:r>
      <w:r>
        <w:fldChar w:fldCharType="separate"/>
      </w:r>
      <w:r>
        <w:t>53</w:t>
      </w:r>
      <w:r>
        <w:fldChar w:fldCharType="end"/>
      </w:r>
    </w:p>
    <w:p w14:paraId="21346984" w14:textId="02323743" w:rsidR="00656F2D" w:rsidRDefault="00656F2D">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808443 \h </w:instrText>
      </w:r>
      <w:r>
        <w:fldChar w:fldCharType="separate"/>
      </w:r>
      <w:r>
        <w:t>53</w:t>
      </w:r>
      <w:r>
        <w:fldChar w:fldCharType="end"/>
      </w:r>
    </w:p>
    <w:p w14:paraId="72C0B10F" w14:textId="688477FB" w:rsidR="00656F2D" w:rsidRDefault="00656F2D">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808444 \h </w:instrText>
      </w:r>
      <w:r>
        <w:fldChar w:fldCharType="separate"/>
      </w:r>
      <w:r>
        <w:t>54</w:t>
      </w:r>
      <w:r>
        <w:fldChar w:fldCharType="end"/>
      </w:r>
    </w:p>
    <w:p w14:paraId="655590EC" w14:textId="11AAE6C8" w:rsidR="00656F2D" w:rsidRDefault="00656F2D">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808445 \h </w:instrText>
      </w:r>
      <w:r>
        <w:fldChar w:fldCharType="separate"/>
      </w:r>
      <w:r>
        <w:t>55</w:t>
      </w:r>
      <w:r>
        <w:fldChar w:fldCharType="end"/>
      </w:r>
    </w:p>
    <w:p w14:paraId="1EA58CF8" w14:textId="53E52077" w:rsidR="00656F2D" w:rsidRDefault="00656F2D">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808446 \h </w:instrText>
      </w:r>
      <w:r>
        <w:fldChar w:fldCharType="separate"/>
      </w:r>
      <w:r>
        <w:t>56</w:t>
      </w:r>
      <w:r>
        <w:fldChar w:fldCharType="end"/>
      </w:r>
    </w:p>
    <w:p w14:paraId="501DDAC3" w14:textId="7F980334" w:rsidR="00656F2D" w:rsidRDefault="00656F2D">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808447 \h </w:instrText>
      </w:r>
      <w:r>
        <w:fldChar w:fldCharType="separate"/>
      </w:r>
      <w:r>
        <w:t>56</w:t>
      </w:r>
      <w:r>
        <w:fldChar w:fldCharType="end"/>
      </w:r>
    </w:p>
    <w:p w14:paraId="245E4E6C" w14:textId="5311125D" w:rsidR="00656F2D" w:rsidRDefault="00656F2D">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808448 \h </w:instrText>
      </w:r>
      <w:r>
        <w:fldChar w:fldCharType="separate"/>
      </w:r>
      <w:r>
        <w:t>57</w:t>
      </w:r>
      <w:r>
        <w:fldChar w:fldCharType="end"/>
      </w:r>
    </w:p>
    <w:p w14:paraId="50F34812" w14:textId="2915145F" w:rsidR="00656F2D" w:rsidRDefault="00656F2D">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808449 \h </w:instrText>
      </w:r>
      <w:r>
        <w:fldChar w:fldCharType="separate"/>
      </w:r>
      <w:r>
        <w:t>57</w:t>
      </w:r>
      <w:r>
        <w:fldChar w:fldCharType="end"/>
      </w:r>
    </w:p>
    <w:p w14:paraId="2020B548" w14:textId="2AF154DB" w:rsidR="00656F2D" w:rsidRDefault="00656F2D">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808450 \h </w:instrText>
      </w:r>
      <w:r>
        <w:fldChar w:fldCharType="separate"/>
      </w:r>
      <w:r>
        <w:t>58</w:t>
      </w:r>
      <w:r>
        <w:fldChar w:fldCharType="end"/>
      </w:r>
    </w:p>
    <w:p w14:paraId="21D73D5C" w14:textId="134E478C" w:rsidR="00656F2D" w:rsidRDefault="00656F2D">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808451 \h </w:instrText>
      </w:r>
      <w:r>
        <w:fldChar w:fldCharType="separate"/>
      </w:r>
      <w:r>
        <w:t>59</w:t>
      </w:r>
      <w:r>
        <w:fldChar w:fldCharType="end"/>
      </w:r>
    </w:p>
    <w:p w14:paraId="5959C0B9" w14:textId="322E9654" w:rsidR="00656F2D" w:rsidRDefault="00656F2D">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808452 \h </w:instrText>
      </w:r>
      <w:r>
        <w:fldChar w:fldCharType="separate"/>
      </w:r>
      <w:r>
        <w:t>60</w:t>
      </w:r>
      <w:r>
        <w:fldChar w:fldCharType="end"/>
      </w:r>
    </w:p>
    <w:p w14:paraId="63434BED" w14:textId="17A396E2" w:rsidR="00656F2D" w:rsidRDefault="00656F2D">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808453 \h </w:instrText>
      </w:r>
      <w:r>
        <w:fldChar w:fldCharType="separate"/>
      </w:r>
      <w:r>
        <w:t>61</w:t>
      </w:r>
      <w:r>
        <w:fldChar w:fldCharType="end"/>
      </w:r>
    </w:p>
    <w:p w14:paraId="27C4B152" w14:textId="267074BF" w:rsidR="00656F2D" w:rsidRDefault="00656F2D">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808454 \h </w:instrText>
      </w:r>
      <w:r>
        <w:fldChar w:fldCharType="separate"/>
      </w:r>
      <w:r>
        <w:t>61</w:t>
      </w:r>
      <w:r>
        <w:fldChar w:fldCharType="end"/>
      </w:r>
    </w:p>
    <w:p w14:paraId="3FD351AF" w14:textId="1BB067A2" w:rsidR="00656F2D" w:rsidRDefault="00656F2D">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808455 \h </w:instrText>
      </w:r>
      <w:r>
        <w:fldChar w:fldCharType="separate"/>
      </w:r>
      <w:r>
        <w:t>61</w:t>
      </w:r>
      <w:r>
        <w:fldChar w:fldCharType="end"/>
      </w:r>
    </w:p>
    <w:p w14:paraId="28F17793" w14:textId="4245D9F6" w:rsidR="00656F2D" w:rsidRDefault="00656F2D">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808456 \h </w:instrText>
      </w:r>
      <w:r>
        <w:fldChar w:fldCharType="separate"/>
      </w:r>
      <w:r>
        <w:t>62</w:t>
      </w:r>
      <w:r>
        <w:fldChar w:fldCharType="end"/>
      </w:r>
    </w:p>
    <w:p w14:paraId="52850370" w14:textId="3A53B90F" w:rsidR="00656F2D" w:rsidRDefault="00656F2D">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808457 \h </w:instrText>
      </w:r>
      <w:r>
        <w:fldChar w:fldCharType="separate"/>
      </w:r>
      <w:r>
        <w:t>64</w:t>
      </w:r>
      <w:r>
        <w:fldChar w:fldCharType="end"/>
      </w:r>
    </w:p>
    <w:p w14:paraId="53E1D300" w14:textId="5E94E5D1" w:rsidR="00656F2D" w:rsidRDefault="00656F2D">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808458 \h </w:instrText>
      </w:r>
      <w:r>
        <w:fldChar w:fldCharType="separate"/>
      </w:r>
      <w:r>
        <w:t>65</w:t>
      </w:r>
      <w:r>
        <w:fldChar w:fldCharType="end"/>
      </w:r>
    </w:p>
    <w:p w14:paraId="4AEB0AC3" w14:textId="196895BF"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808362"/>
      <w:r>
        <w:lastRenderedPageBreak/>
        <w:t>List of Tables</w:t>
      </w:r>
      <w:bookmarkEnd w:id="7"/>
    </w:p>
    <w:p w14:paraId="1D1A4AFB" w14:textId="33B1C742" w:rsidR="00820110"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20110">
        <w:t>Table 1: Artifact specification table</w:t>
      </w:r>
      <w:r w:rsidR="00820110">
        <w:tab/>
      </w:r>
      <w:r w:rsidR="00820110">
        <w:fldChar w:fldCharType="begin"/>
      </w:r>
      <w:r w:rsidR="00820110">
        <w:instrText xml:space="preserve"> PAGEREF _Toc110808459 \h </w:instrText>
      </w:r>
      <w:r w:rsidR="00820110">
        <w:fldChar w:fldCharType="separate"/>
      </w:r>
      <w:r w:rsidR="00820110">
        <w:t>38</w:t>
      </w:r>
      <w:r w:rsidR="00820110">
        <w:fldChar w:fldCharType="end"/>
      </w:r>
    </w:p>
    <w:p w14:paraId="14BB514F" w14:textId="62459AEC" w:rsidR="00820110" w:rsidRDefault="00820110">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808460 \h </w:instrText>
      </w:r>
      <w:r>
        <w:fldChar w:fldCharType="separate"/>
      </w:r>
      <w:r>
        <w:t>45</w:t>
      </w:r>
      <w:r>
        <w:fldChar w:fldCharType="end"/>
      </w:r>
    </w:p>
    <w:p w14:paraId="712B05AC" w14:textId="78208C04" w:rsidR="00820110" w:rsidRDefault="00820110">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808461 \h </w:instrText>
      </w:r>
      <w:r>
        <w:fldChar w:fldCharType="separate"/>
      </w:r>
      <w:r>
        <w:t>47</w:t>
      </w:r>
      <w:r>
        <w:fldChar w:fldCharType="end"/>
      </w:r>
    </w:p>
    <w:p w14:paraId="1A8581FF" w14:textId="7B592B10" w:rsidR="00820110" w:rsidRDefault="00820110">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808462 \h </w:instrText>
      </w:r>
      <w:r>
        <w:fldChar w:fldCharType="separate"/>
      </w:r>
      <w:r>
        <w:t>67</w:t>
      </w:r>
      <w:r>
        <w:fldChar w:fldCharType="end"/>
      </w:r>
    </w:p>
    <w:p w14:paraId="4AEB0AC8" w14:textId="0ED8E217"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80836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808364"/>
      <w:r w:rsidRPr="00721A18">
        <w:lastRenderedPageBreak/>
        <w:t>Introduction</w:t>
      </w:r>
      <w:bookmarkEnd w:id="9"/>
    </w:p>
    <w:p w14:paraId="2B988FBE" w14:textId="6D18F579" w:rsidR="00687DA9" w:rsidRPr="00687DA9" w:rsidRDefault="000637EC" w:rsidP="00687DA9">
      <w:pPr>
        <w:pStyle w:val="berschrift2"/>
      </w:pPr>
      <w:bookmarkStart w:id="10" w:name="_Toc110808365"/>
      <w:r>
        <w:t>Motivation</w:t>
      </w:r>
      <w:bookmarkEnd w:id="10"/>
    </w:p>
    <w:p w14:paraId="63572E09" w14:textId="41EAB890"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hUMDM6MTg6Mz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3E1B86B4"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OFQwMzoxODoz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4B2883C8"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rift</w:t>
      </w:r>
      <w:r w:rsidR="002E179B">
        <w:t xml:space="preserve"> </w:t>
      </w:r>
      <w:r>
        <w:t>aware MLOps pipeline for a RS. CD</w:t>
      </w:r>
      <w:r w:rsidR="00FB3AC0">
        <w:t xml:space="preserve"> </w:t>
      </w:r>
      <w:r>
        <w:t xml:space="preserve">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808366"/>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426F2DBA"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4VDAzOjE4OjM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E7A304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n state</w:t>
      </w:r>
      <w:r w:rsidR="00D75BF7">
        <w:t xml:space="preserve"> </w:t>
      </w:r>
      <w:r w:rsidRPr="0026717E">
        <w:t>of</w:t>
      </w:r>
      <w:r w:rsidR="00D75BF7">
        <w:t xml:space="preserve"> </w:t>
      </w:r>
      <w:r w:rsidRPr="0026717E">
        <w:t>the</w:t>
      </w:r>
      <w:r w:rsidR="00D75BF7">
        <w:t xml:space="preserve"> </w:t>
      </w:r>
      <w:r w:rsidRPr="0026717E">
        <w:t xml:space="preserv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808367"/>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808368"/>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5A0A7FF"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808369"/>
      <w:r>
        <w:t>Recommender Systems</w:t>
      </w:r>
      <w:bookmarkEnd w:id="16"/>
      <w:bookmarkEnd w:id="17"/>
    </w:p>
    <w:p w14:paraId="7CB2163F" w14:textId="7D1032A0" w:rsidR="003B7B78" w:rsidRDefault="00696AD3" w:rsidP="00696AD3">
      <w:pPr>
        <w:pStyle w:val="berschrift3"/>
      </w:pPr>
      <w:bookmarkStart w:id="18" w:name="_Toc110808370"/>
      <w:r>
        <w:t>Overview</w:t>
      </w:r>
      <w:bookmarkEnd w:id="18"/>
    </w:p>
    <w:p w14:paraId="6B78E752" w14:textId="73E64ACE" w:rsidR="00541058" w:rsidRDefault="00EB7A42" w:rsidP="00894659">
      <w:r>
        <w:t xml:space="preserve">Recommender Systems </w:t>
      </w:r>
      <w:r w:rsidR="00886F6F">
        <w:t xml:space="preserve">are used to uncover </w:t>
      </w:r>
      <w:r w:rsidR="00DC1212">
        <w:t xml:space="preserve">user </w:t>
      </w:r>
      <w:r w:rsidR="00886F6F">
        <w:t xml:space="preserve">preferences </w:t>
      </w:r>
      <w:r w:rsidR="00894659">
        <w:t>on online platforms.</w:t>
      </w:r>
      <w:r w:rsidR="00CB1DC8" w:rsidRPr="00CB1DC8">
        <w:t xml:space="preserve"> The most known examples are</w:t>
      </w:r>
      <w:r w:rsidR="00FB5DFD">
        <w:t xml:space="preserve"> shopping basket</w:t>
      </w:r>
      <w:r w:rsidR="00CB1DC8" w:rsidRPr="00CB1DC8">
        <w:t xml:space="preserve"> recommendations on e-commerce sites like Amazon or movie</w:t>
      </w:r>
      <w:r w:rsidR="00B77AAD">
        <w:t xml:space="preserve"> and video</w:t>
      </w:r>
      <w:r w:rsidR="00CB1DC8" w:rsidRPr="00CB1DC8">
        <w:t xml:space="preserve"> recommendations of streaming platforms like Netflix and You</w:t>
      </w:r>
      <w:r w:rsidR="00CB1DC8">
        <w:t>T</w:t>
      </w:r>
      <w:r w:rsidR="00CB1DC8"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w:t>
      </w:r>
      <w:r w:rsidR="00892481">
        <w:t xml:space="preserve"> </w:t>
      </w:r>
      <w:r w:rsidR="00DA5CD1">
        <w:t>The user-item relationship</w:t>
      </w:r>
      <w:r w:rsidR="0067385F">
        <w:t xml:space="preserve"> builds</w:t>
      </w:r>
      <w:r w:rsidR="00416962">
        <w:t xml:space="preserve"> the foundation of any recommender system</w:t>
      </w:r>
      <w:r w:rsidR="00500A45">
        <w:t>, as RS</w:t>
      </w:r>
      <w:r w:rsidR="00E64C47">
        <w:t xml:space="preserve">s work under the assumption that there exists </w:t>
      </w:r>
      <w:r w:rsidR="00412872">
        <w:t xml:space="preserve">underlying </w:t>
      </w:r>
      <w:r w:rsidR="00E64C47">
        <w:t>dependencies</w:t>
      </w:r>
      <w:r w:rsidR="002318C1">
        <w:t xml:space="preserve"> between user</w:t>
      </w:r>
      <w:r w:rsidR="00844864">
        <w:t>s</w:t>
      </w:r>
      <w:r w:rsidR="002318C1">
        <w:t xml:space="preserve"> and item</w:t>
      </w:r>
      <w:r w:rsidR="00844864">
        <w:t>s</w:t>
      </w:r>
      <w:r w:rsidR="002318C1">
        <w:t>.</w:t>
      </w:r>
      <w:r w:rsidR="00FD0B84">
        <w:t xml:space="preserve"> </w:t>
      </w:r>
    </w:p>
    <w:p w14:paraId="0438F933" w14:textId="3F7A3B95" w:rsidR="00503F7B" w:rsidRDefault="009E4A43" w:rsidP="00CB1DC8">
      <w:r w:rsidRPr="009E4A43">
        <w:t xml:space="preserve">The main task of a RS is to correctly identify these dependencies and use them to match appropriate items and </w:t>
      </w:r>
      <w:r w:rsidR="00844864">
        <w:t>user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lastRenderedPageBreak/>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80842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808371"/>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 xml:space="preserve">for a recommendation. </w:t>
      </w:r>
      <w:r w:rsidR="007B25E3">
        <w:lastRenderedPageBreak/>
        <w:t>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808423"/>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808372"/>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w:t>
      </w:r>
      <w:r w:rsidR="0048425B">
        <w:lastRenderedPageBreak/>
        <w:t>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5A3F9B1D"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hUMDM6MTg6Mz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808373"/>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w:t>
      </w:r>
      <w:r w:rsidR="001B390A">
        <w:lastRenderedPageBreak/>
        <w: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1A97AE2B"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824DE9">
        <w:t xml:space="preserve">methods predominantly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r w:rsidR="00516849">
        <w:t xml:space="preserve">, as they </w:t>
      </w:r>
      <w:r w:rsidR="00104922">
        <w:t xml:space="preserve">currently </w:t>
      </w:r>
      <w:r w:rsidR="00516849">
        <w:t>represent the SotA for RSs</w:t>
      </w:r>
      <w:r w:rsidR="0025148E">
        <w:t>.</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78C447A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w:t>
      </w:r>
      <w:r w:rsidR="007139B1">
        <w:lastRenderedPageBreak/>
        <w:t>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Tg6Mz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wMzoxODoz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11D561A4"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OFQwMzoxODoz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33B4AADC" w:rsidR="000264A1" w:rsidRDefault="0064160E" w:rsidP="004E0AB6">
      <w:r w:rsidRPr="0064160E">
        <w:t xml:space="preserve">Neural networks emulate a simplified model of how human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159B74F0"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w:t>
      </w:r>
      <w:r w:rsidR="00776FFF">
        <w:t xml:space="preserve">refactors </w:t>
      </w:r>
      <w:r w:rsidR="003E2D54">
        <w:t>th</w:t>
      </w:r>
      <w:r w:rsidR="001B7028">
        <w:t>is weighted sum</w:t>
      </w:r>
      <w:r w:rsidR="00757A6B">
        <w:t>, which</w:t>
      </w:r>
      <w:r w:rsidR="009861D2">
        <w:t xml:space="preserve"> makes</w:t>
      </w:r>
      <w:r w:rsidR="005E1EFD">
        <w:t xml:space="preserve"> the</w:t>
      </w:r>
      <w:r w:rsidR="002C0D6E">
        <w:t xml:space="preserv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A71BC1">
        <w:t>For</w:t>
      </w:r>
      <w:r w:rsidR="00F25979">
        <w:t xml:space="preserve">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w:t>
      </w:r>
      <w:r w:rsidR="00D307D6">
        <w:t>For classification tasks</w:t>
      </w:r>
      <w:r w:rsidR="00C02F04">
        <w:t xml:space="preserve">, an </w:t>
      </w:r>
      <w:r w:rsidR="00C02F04" w:rsidRPr="002B2E7B">
        <w:rPr>
          <w:i/>
        </w:rPr>
        <w:t>Argmax</w:t>
      </w:r>
      <w:r w:rsidR="00C02F04">
        <w:t xml:space="preserve"> function ca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OFQwMzoxODoz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37285C77"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0037C7">
        <w:rPr>
          <w:rFonts w:cs="Arial"/>
          <w:szCs w:val="22"/>
        </w:rPr>
        <w:t>Earlier</w:t>
      </w:r>
      <w:r w:rsidR="005E347D">
        <w:rPr>
          <w:rFonts w:cs="Arial"/>
          <w:szCs w:val="22"/>
        </w:rPr>
        <w:t xml:space="preserve"> </w:t>
      </w:r>
      <w:r w:rsidR="000037C7">
        <w:rPr>
          <w:rFonts w:cs="Arial"/>
          <w:szCs w:val="22"/>
        </w:rPr>
        <w:t xml:space="preserve">it was </w:t>
      </w:r>
      <w:r w:rsidR="005E347D">
        <w:rPr>
          <w:rFonts w:cs="Arial"/>
          <w:szCs w:val="22"/>
        </w:rPr>
        <w:t>established,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6851C6AC"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OFQwMzoxODoz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B8028C">
            <w:t>Dacr</w:t>
          </w:r>
          <w:r w:rsidR="009E7B30">
            <w:t>e</w:t>
          </w:r>
          <w:r w:rsidR="00B8028C">
            <w:t xml:space="preserve">ma et al. </w:t>
          </w:r>
          <w:r w:rsidR="003511CB">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4VDAzOjE4OjMw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59221767"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 xml:space="preserve">(Blondel, Fujino, </w:t>
          </w:r>
          <w:r w:rsidR="00FF1EC0">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AzOjE4OjM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808374"/>
      <w:r>
        <w:t>Deep &amp; Cross Networks</w:t>
      </w:r>
      <w:bookmarkEnd w:id="28"/>
      <w:bookmarkEnd w:id="29"/>
      <w:bookmarkEnd w:id="30"/>
    </w:p>
    <w:p w14:paraId="63729B4C" w14:textId="531E68B4"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Tg6Mz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DM6MTg6Mz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C498C2F"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wMzoxODoz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Tg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291997F0"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w:t>
      </w:r>
      <w:r w:rsidR="0069194D">
        <w:t>s</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Tg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FF71B2A" w:rsidR="008C1888" w:rsidRDefault="008C1888" w:rsidP="008D6D83">
      <w:pPr>
        <w:pStyle w:val="Beschriftung"/>
      </w:pPr>
      <w:bookmarkStart w:id="31" w:name="_Ref107267688"/>
      <w:bookmarkStart w:id="32" w:name="_Toc110808424"/>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E4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6BE1841C" w:rsidR="00090805" w:rsidRPr="00090805" w:rsidRDefault="00C73468" w:rsidP="00327CBC">
      <w:pPr>
        <w:pStyle w:val="Beschriftung"/>
      </w:pPr>
      <w:bookmarkStart w:id="33" w:name="_Ref107267783"/>
      <w:bookmarkStart w:id="34" w:name="_Toc110808425"/>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E4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7C2F799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w:t>
      </w:r>
      <w:r w:rsidR="001524FB">
        <w:t xml:space="preserve"> </w:t>
      </w:r>
      <w:r w:rsidR="00BF4792">
        <w:t>With DCNs</w:t>
      </w:r>
      <w:r w:rsidR="00A53BB5">
        <w:t>,</w:t>
      </w:r>
      <w:r w:rsidR="00BF4792">
        <w:t xml:space="preserve"> </w:t>
      </w:r>
      <w:r w:rsidR="00A53BB5">
        <w:t xml:space="preserve">the task of finding cross feature interactions </w:t>
      </w:r>
      <w:r w:rsidR="001524FB">
        <w:t>can</w:t>
      </w:r>
      <w:r w:rsidR="00A53BB5">
        <w:t xml:space="preserve"> now </w:t>
      </w:r>
      <w:r w:rsidR="001524FB">
        <w:t xml:space="preserve">be </w:t>
      </w:r>
      <w:r w:rsidR="00A53BB5">
        <w:t>delegated to the model training</w:t>
      </w:r>
      <w:r w:rsidR="00CB4291">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4VDAzOjE4OjM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w:t>
      </w:r>
      <w:r w:rsidR="00425EF7">
        <w:t xml:space="preserve"> diminishes</w:t>
      </w:r>
      <w:r w:rsidRPr="004A3EB9">
        <w:t xml:space="preserve">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808375"/>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808376"/>
      <w:r>
        <w:lastRenderedPageBreak/>
        <w:t>MLOps</w:t>
      </w:r>
      <w:bookmarkEnd w:id="36"/>
      <w:bookmarkEnd w:id="37"/>
    </w:p>
    <w:p w14:paraId="2C48277F" w14:textId="6152091F" w:rsidR="006B05B3" w:rsidRDefault="006B05B3" w:rsidP="006B05B3">
      <w:pPr>
        <w:pStyle w:val="berschrift3"/>
      </w:pPr>
      <w:bookmarkStart w:id="38" w:name="_Toc110808377"/>
      <w:r>
        <w:t>Problem</w:t>
      </w:r>
      <w:bookmarkEnd w:id="38"/>
    </w:p>
    <w:p w14:paraId="1CFB6221" w14:textId="707E8A3E"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w:t>
      </w:r>
      <w:r w:rsidR="0083465E">
        <w:t>two decades</w:t>
      </w:r>
      <w:r w:rsidR="00A42591">
        <w:t xml:space="preserve"> </w:t>
      </w:r>
      <w:r w:rsidR="00770A96">
        <w:t>ML</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hUMDM6MTg6Mz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4VDAzOjE4OjM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35CC3D62" w14:textId="3A17D946" w:rsidR="00F870C5" w:rsidRDefault="00AB6756" w:rsidP="00AB6756">
      <w:r>
        <w:t>One of the first papers to illustrate challenges of productive ML systems is</w:t>
      </w:r>
      <w:r w:rsidR="005F0C09">
        <w:t xml:space="preserve"> </w:t>
      </w:r>
      <w:r w:rsidR="00CE611D">
        <w:t>“Hidden technical debt in M</w:t>
      </w:r>
      <w:r w:rsidR="000220C7">
        <w:t xml:space="preserve">achine </w:t>
      </w:r>
      <w:r w:rsidR="00CE611D">
        <w:t>L</w:t>
      </w:r>
      <w:r w:rsidR="000220C7">
        <w:t>earning</w:t>
      </w:r>
      <w:r w:rsidR="00CE611D">
        <w:t xml:space="preserve"> S</w:t>
      </w:r>
      <w:r w:rsidR="000220C7">
        <w:t xml:space="preserve">ystems” </w:t>
      </w:r>
      <w:r w:rsidR="005F0C09">
        <w:t>from</w:t>
      </w:r>
      <w:r>
        <w:t xml:space="preserve">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rsidR="00A36C5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M4ODk2ZTBlZS1hZDc0LTQ3YzQtYTRmMC1iNmNhYTAzYTQ1MzMiLCJUZXh0IjoiKDIwMTUpIiwiV0FJVmVyc2lvbiI6IjYuMTIuMC4wIn0=}</w:instrText>
          </w:r>
          <w:r>
            <w:fldChar w:fldCharType="separate"/>
          </w:r>
          <w:r w:rsidR="00A36C5F">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hUMDM6MTg6Mz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p>
    <w:p w14:paraId="555E2FDF" w14:textId="184E2A0A" w:rsidR="00922F30" w:rsidRDefault="00E549DE" w:rsidP="00AB6756">
      <w:r>
        <w:t>Scull</w:t>
      </w:r>
      <w:r w:rsidR="00BA6960">
        <w:t>e</w:t>
      </w:r>
      <w:r>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also</w:t>
      </w:r>
      <w:r w:rsidR="00E647C3">
        <w:t xml:space="preserve"> faces</w:t>
      </w:r>
      <w:r w:rsidR="00F92A60">
        <w:t xml:space="preserve"> its own set of technical debt that needs to </w:t>
      </w:r>
      <w:r w:rsidR="00F92A60">
        <w:lastRenderedPageBreak/>
        <w:t xml:space="preserve">be </w:t>
      </w:r>
      <w:r w:rsidR="000A4A05">
        <w:t>considered</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r w:rsidR="002801C2">
        <w:t>Not</w:t>
      </w:r>
      <w:r w:rsidR="00DB1EF4">
        <w:t xml:space="preserve"> acknowledging</w:t>
      </w:r>
      <w:r w:rsidR="002801C2">
        <w:t xml:space="preserve"> changes </w:t>
      </w:r>
      <w:r w:rsidR="002714DC">
        <w:t xml:space="preserve">in </w:t>
      </w:r>
      <w:r w:rsidR="002801C2">
        <w:t xml:space="preserve">data can lead to an amalgamation of technical debt, to the point where it might render the whole model obsolete </w:t>
      </w:r>
      <w:sdt>
        <w:sdtPr>
          <w:alias w:val="To edit, see citavi.com/edit"/>
          <w:tag w:val="CitaviPlaceholder#e2949350-ce0e-4a7c-9994-3bee3250ccf9"/>
          <w:id w:val="-103352616"/>
          <w:placeholder>
            <w:docPart w:val="6302F665093D4ABB9D0C5EB206077943"/>
          </w:placeholder>
        </w:sdtPr>
        <w:sdtEndPr/>
        <w:sdtContent>
          <w:r w:rsidR="002801C2">
            <w:fldChar w:fldCharType="begin"/>
          </w:r>
          <w:r w:rsidR="002801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801C2">
            <w:fldChar w:fldCharType="separate"/>
          </w:r>
          <w:r w:rsidR="002801C2">
            <w:t>(Lu et al., 2018; Sculley et al., 2015)</w:t>
          </w:r>
          <w:r w:rsidR="002801C2">
            <w:fldChar w:fldCharType="end"/>
          </w:r>
        </w:sdtContent>
      </w:sdt>
      <w:r w:rsidR="002801C2">
        <w:t>. Th</w:t>
      </w:r>
      <w:r w:rsidR="00B20231">
        <w:t xml:space="preserve">is problem is </w:t>
      </w:r>
      <w:r w:rsidR="002801C2">
        <w:t xml:space="preserve">dissected in greater detail in chapter </w:t>
      </w:r>
      <w:r w:rsidR="002801C2">
        <w:fldChar w:fldCharType="begin"/>
      </w:r>
      <w:r w:rsidR="002801C2">
        <w:instrText xml:space="preserve"> REF _Ref107653522 \h  \* MERGEFORMAT </w:instrText>
      </w:r>
      <w:r w:rsidR="002801C2">
        <w:fldChar w:fldCharType="separate"/>
      </w:r>
      <w:r w:rsidR="002801C2">
        <w:t>Concept Drift</w:t>
      </w:r>
      <w:r w:rsidR="002801C2">
        <w:fldChar w:fldCharType="end"/>
      </w:r>
      <w:r w:rsidR="002801C2">
        <w:t>.</w:t>
      </w:r>
    </w:p>
    <w:p w14:paraId="30667B16" w14:textId="6EC6588B" w:rsidR="00AB6756" w:rsidRDefault="00922F30" w:rsidP="00AB6756">
      <w:r>
        <w:t>Enterprise ML</w:t>
      </w:r>
      <w:r w:rsidR="00B20579">
        <w:t xml:space="preserve"> systems</w:t>
      </w:r>
      <w:r>
        <w:t xml:space="preserve"> are often complex </w:t>
      </w:r>
      <w:r w:rsidR="00333BE7">
        <w:t>and</w:t>
      </w:r>
      <w:r>
        <w:t xml:space="preserve"> com</w:t>
      </w:r>
      <w:r w:rsidR="006C532A">
        <w:t>prise</w:t>
      </w:r>
      <w:r>
        <w:t xml:space="preserve"> various interconnected components</w:t>
      </w:r>
      <w:r w:rsidR="0005143A">
        <w:t>.</w:t>
      </w:r>
      <w:r>
        <w:t xml:space="preserve"> </w:t>
      </w:r>
      <w:r w:rsidR="0005143A">
        <w:t>C</w:t>
      </w:r>
      <w:r>
        <w:t>onsequently</w:t>
      </w:r>
      <w:r w:rsidR="0005143A">
        <w:t>,</w:t>
      </w:r>
      <w:r>
        <w:t xml:space="preserve">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7F5EB59D" w14:textId="0C3D5C06" w:rsidR="00D37DD5" w:rsidRDefault="004C1321" w:rsidP="00CA3503">
      <w:pPr>
        <w:pStyle w:val="berschrift3"/>
      </w:pPr>
      <w:bookmarkStart w:id="39" w:name="_Ref110508012"/>
      <w:bookmarkStart w:id="40" w:name="_Toc110808378"/>
      <w:bookmarkStart w:id="41" w:name="_Ref107653522"/>
      <w:r>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5FA5345"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DM6MTg6Mz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1CD40AE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06231931"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OFQwMzoxODoz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2DDAE115"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DM6MTg6Mz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hUMDM6MTg6Mz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4603F3CA"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previ</w:t>
      </w:r>
      <w:r w:rsidR="00DD60AD">
        <w:lastRenderedPageBreak/>
        <w:t xml:space="preserve">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OFQwMzoxODoz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3065EF7C"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4VDAzOjE4OjM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808379"/>
      <w:r>
        <w:t>Pipelines</w:t>
      </w:r>
      <w:bookmarkEnd w:id="42"/>
    </w:p>
    <w:p w14:paraId="27ED643C" w14:textId="7522C88A"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OFQwMzoxODozM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 xml:space="preserve">DAG in </w:t>
      </w:r>
      <w:r w:rsidR="00E62315">
        <w:lastRenderedPageBreak/>
        <w:t>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80842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808380"/>
      <w:r>
        <w:t>Maturity Levels</w:t>
      </w:r>
      <w:bookmarkEnd w:id="44"/>
    </w:p>
    <w:bookmarkEnd w:id="41"/>
    <w:p w14:paraId="22299D3D" w14:textId="203AE466"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hUMDM6MTg6Mz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lastRenderedPageBreak/>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808381"/>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75558A32"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85B9971" w:rsidR="00533104" w:rsidRDefault="00B70389" w:rsidP="008A50A7">
      <w:r>
        <w:lastRenderedPageBreak/>
        <w:t xml:space="preserve">Gama et al. </w:t>
      </w:r>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OFQwMzoxODoz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808427"/>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2291CF7A" w:rsidR="00AC2C10" w:rsidRDefault="00BD700C" w:rsidP="00AC2C10">
      <w:r>
        <w:lastRenderedPageBreak/>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hUMDM6MTg6Mz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808428"/>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Density based algorithms and Principle Compo</w:t>
      </w:r>
      <w:r w:rsidR="00DB3317">
        <w:lastRenderedPageBreak/>
        <w:t xml:space="preserve">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70022C58"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w:t>
      </w:r>
      <w:r w:rsidR="00811492">
        <w:lastRenderedPageBreak/>
        <w:t>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hUMDM6MTg6Mz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808382"/>
      <w:r>
        <w:t>State of the Art Technology</w:t>
      </w:r>
      <w:bookmarkEnd w:id="52"/>
      <w:bookmarkEnd w:id="53"/>
      <w:bookmarkEnd w:id="54"/>
    </w:p>
    <w:p w14:paraId="28109552" w14:textId="4EB8425D" w:rsidR="008555B7" w:rsidRDefault="009C5C63" w:rsidP="003048EE">
      <w:r>
        <w:t>In order to</w:t>
      </w:r>
      <w:r w:rsidR="008555B7">
        <w:t xml:space="preserve"> overcome 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808429"/>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53165B4C"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hUMDM6MTg6Mz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lastRenderedPageBreak/>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w:t>
      </w:r>
      <w:r w:rsidR="005168E5">
        <w:lastRenderedPageBreak/>
        <w:t>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240D8BE2"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4VDAzOjE4OjM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808383"/>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808384"/>
      <w:r>
        <w:t>Artifact</w:t>
      </w:r>
      <w:bookmarkEnd w:id="59"/>
    </w:p>
    <w:p w14:paraId="07723913" w14:textId="12DF60E0" w:rsidR="00610785" w:rsidRDefault="00610785" w:rsidP="00610785">
      <w:r>
        <w:t>The goal of the DSR methodology is the design and creation of an artifact. This particular work sets out to create an automated machine learning pipeline for a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3139BD96" w:rsidR="00701D7F" w:rsidRDefault="006C09F2" w:rsidP="004E48DC">
      <w:r>
        <w:t>The base requirement</w:t>
      </w:r>
      <w:r w:rsidR="009671F3">
        <w:t xml:space="preserve"> consists of creating a</w:t>
      </w:r>
      <w:r w:rsidR="008918A2">
        <w:t xml:space="preserve"> SotA</w:t>
      </w:r>
      <w:r w:rsidR="009671F3">
        <w:t xml:space="preserve"> RS</w:t>
      </w:r>
      <w:r w:rsidR="002C4D32">
        <w:t xml:space="preserve"> inside a minimal training pipeline</w:t>
      </w:r>
      <w:r w:rsidR="00C8178B">
        <w:t xml:space="preserve">. </w:t>
      </w:r>
      <w:r w:rsidR="004E48DC">
        <w:t>In addition a suitable dataset for this research is selected.</w:t>
      </w:r>
      <w:r w:rsidR="006D1FF8">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80845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808385"/>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80843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808386"/>
      <w:r>
        <w:lastRenderedPageBreak/>
        <w:t>Design &amp; Development</w:t>
      </w:r>
      <w:bookmarkEnd w:id="68"/>
      <w:bookmarkEnd w:id="69"/>
    </w:p>
    <w:p w14:paraId="1831F784" w14:textId="19C6D1BE" w:rsidR="00A01E93" w:rsidRDefault="00124A75" w:rsidP="00DC5696">
      <w:pPr>
        <w:pStyle w:val="berschrift2"/>
      </w:pPr>
      <w:bookmarkStart w:id="70" w:name="_Toc110808387"/>
      <w:r>
        <w:t>Environment</w:t>
      </w:r>
      <w:bookmarkEnd w:id="70"/>
    </w:p>
    <w:p w14:paraId="59370BBC" w14:textId="3C4F6D65" w:rsidR="00611531" w:rsidRPr="00611531" w:rsidRDefault="00611531" w:rsidP="00611531">
      <w:pPr>
        <w:pStyle w:val="berschrift3"/>
      </w:pPr>
      <w:bookmarkStart w:id="71" w:name="_Toc110808388"/>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808431"/>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23DCF872"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438B3372" w14:textId="0A4749C6" w:rsidR="00B673BA" w:rsidRDefault="007A67D6" w:rsidP="007A67D6">
      <w:r>
        <w:lastRenderedPageBreak/>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 xml:space="preserve">e </w:t>
      </w:r>
      <w:r w:rsidR="00431C55">
        <w:t>PoC</w:t>
      </w:r>
      <w:r w:rsidR="00865C52">
        <w:t xml:space="preserv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4" w:name="_Ref109778138"/>
      <w:bookmarkStart w:id="75" w:name="_Toc110808389"/>
      <w:r>
        <w:t>Tools &amp; Frameworks</w:t>
      </w:r>
      <w:bookmarkEnd w:id="74"/>
      <w:bookmarkEnd w:id="75"/>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1640FC2F"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4VDAzOjE4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3407F15A" w:rsidR="002A2236" w:rsidRPr="00056A8A" w:rsidRDefault="009F7730" w:rsidP="00EC718C">
      <w:r>
        <w:rPr>
          <w:b/>
        </w:rPr>
        <w:lastRenderedPageBreak/>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109C6C8D"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6" w:name="_Toc110808390"/>
      <w:r>
        <w:lastRenderedPageBreak/>
        <w:t>Work</w:t>
      </w:r>
      <w:r w:rsidR="004F59B9">
        <w:t>ing Directory</w:t>
      </w:r>
      <w:bookmarkEnd w:id="76"/>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7" w:name="_Ref109250996"/>
      <w:bookmarkStart w:id="78" w:name="_Toc110808433"/>
      <w:r>
        <w:t xml:space="preserve">Figure </w:t>
      </w:r>
      <w:r>
        <w:fldChar w:fldCharType="begin"/>
      </w:r>
      <w:r>
        <w:instrText xml:space="preserve"> SEQ Figure \* ARABIC </w:instrText>
      </w:r>
      <w:r>
        <w:fldChar w:fldCharType="separate"/>
      </w:r>
      <w:r w:rsidR="007C5A0D">
        <w:rPr>
          <w:noProof/>
        </w:rPr>
        <w:t>13</w:t>
      </w:r>
      <w:r>
        <w:fldChar w:fldCharType="end"/>
      </w:r>
      <w:bookmarkEnd w:id="77"/>
      <w:r>
        <w:t>: Working directory</w:t>
      </w:r>
      <w:r w:rsidR="0073214B">
        <w:t xml:space="preserve"> and its subdirectories</w:t>
      </w:r>
      <w:bookmarkEnd w:id="78"/>
    </w:p>
    <w:p w14:paraId="4072DA1E" w14:textId="485A4C16" w:rsidR="00020F19" w:rsidRDefault="00020F19" w:rsidP="00DC5696">
      <w:pPr>
        <w:pStyle w:val="berschrift2"/>
      </w:pPr>
      <w:bookmarkStart w:id="79" w:name="_Toc110808391"/>
      <w:r>
        <w:t>Data</w:t>
      </w:r>
      <w:bookmarkEnd w:id="79"/>
    </w:p>
    <w:p w14:paraId="4B25B791" w14:textId="7B4AA710" w:rsidR="003A415D" w:rsidRPr="003A415D" w:rsidRDefault="003A415D" w:rsidP="003A415D">
      <w:pPr>
        <w:pStyle w:val="berschrift3"/>
      </w:pPr>
      <w:bookmarkStart w:id="80" w:name="_Toc110808392"/>
      <w:r>
        <w:t>Dataset Selection</w:t>
      </w:r>
      <w:bookmarkEnd w:id="80"/>
    </w:p>
    <w:p w14:paraId="0E332048" w14:textId="23080CE2"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OFQwMzoxODoz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lastRenderedPageBreak/>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464ECECB" w:rsidR="008A1970" w:rsidRDefault="008A1970" w:rsidP="00B51434">
      <w:r w:rsidRPr="008A1970">
        <w:t xml:space="preserve">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t>
      </w:r>
      <w:r w:rsidR="00032750">
        <w:t>It is</w:t>
      </w:r>
      <w:r w:rsidRPr="008A1970">
        <w:t xml:space="preserve"> determined that for this reason, the MovieLens 100k dataset would be sufficient for this type of research.</w:t>
      </w:r>
    </w:p>
    <w:p w14:paraId="60711C95" w14:textId="45CA509A" w:rsidR="00167B1D" w:rsidRDefault="00167B1D" w:rsidP="00167B1D">
      <w:pPr>
        <w:pStyle w:val="Tabellenberschrift"/>
      </w:pPr>
      <w:bookmarkStart w:id="81" w:name="_Ref109082735"/>
      <w:bookmarkStart w:id="82" w:name="_Toc110808460"/>
      <w:r>
        <w:t xml:space="preserve">Table </w:t>
      </w:r>
      <w:r>
        <w:fldChar w:fldCharType="begin"/>
      </w:r>
      <w:r>
        <w:instrText xml:space="preserve"> SEQ Table \* ARABIC </w:instrText>
      </w:r>
      <w:r>
        <w:fldChar w:fldCharType="separate"/>
      </w:r>
      <w:r w:rsidR="006F2F63">
        <w:rPr>
          <w:noProof/>
        </w:rPr>
        <w:t>2</w:t>
      </w:r>
      <w:r>
        <w:fldChar w:fldCharType="end"/>
      </w:r>
      <w:bookmarkEnd w:id="81"/>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2"/>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3" w:name="_Toc110808393"/>
      <w:r>
        <w:t>Dataset</w:t>
      </w:r>
      <w:r w:rsidR="00680400">
        <w:t xml:space="preserve"> Description</w:t>
      </w:r>
      <w:bookmarkEnd w:id="83"/>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4" w:name="_Ref109857216"/>
      <w:bookmarkStart w:id="85" w:name="_Toc110808394"/>
      <w:r>
        <w:lastRenderedPageBreak/>
        <w:t>Data Preparation</w:t>
      </w:r>
      <w:bookmarkEnd w:id="84"/>
      <w:bookmarkEnd w:id="85"/>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1"/>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808434"/>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lastRenderedPageBreak/>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808461"/>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808435"/>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808395"/>
      <w:r>
        <w:lastRenderedPageBreak/>
        <w:t>Recommender System</w:t>
      </w:r>
      <w:bookmarkEnd w:id="92"/>
      <w:bookmarkEnd w:id="93"/>
      <w:bookmarkEnd w:id="94"/>
    </w:p>
    <w:p w14:paraId="4C32BDE4" w14:textId="1F5F7DA4" w:rsidR="00F57194" w:rsidRDefault="001247DB" w:rsidP="000E7ACA">
      <w:pPr>
        <w:pStyle w:val="berschrift3"/>
      </w:pPr>
      <w:bookmarkStart w:id="95" w:name="_Toc110808396"/>
      <w:r>
        <w:t>Design</w:t>
      </w:r>
      <w:bookmarkEnd w:id="95"/>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808397"/>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w:t>
      </w:r>
      <w:r w:rsidR="00BE5508">
        <w:lastRenderedPageBreak/>
        <w:t xml:space="preserve">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808436"/>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4"/>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808437"/>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w:t>
      </w:r>
      <w:r w:rsidR="00D908A8">
        <w:lastRenderedPageBreak/>
        <w:t xml:space="preserve">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808438"/>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41C3114A"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hUMDM6MTg6MzA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6"/>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808439"/>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808398"/>
      <w:r>
        <w:lastRenderedPageBreak/>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808440"/>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808399"/>
      <w:r>
        <w:t>Post</w:t>
      </w:r>
      <w:r w:rsidR="00AD6E14">
        <w:t>-Training Actions</w:t>
      </w:r>
      <w:bookmarkEnd w:id="110"/>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8"/>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808441"/>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808442"/>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lastRenderedPageBreak/>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808443"/>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1"/>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808444"/>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808400"/>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808401"/>
      <w:r>
        <w:t>Design</w:t>
      </w:r>
      <w:bookmarkEnd w:id="121"/>
      <w:bookmarkEnd w:id="122"/>
    </w:p>
    <w:p w14:paraId="79F8873B" w14:textId="6377A944"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808402"/>
      <w:r>
        <w:t>Prediction Service</w:t>
      </w:r>
      <w:bookmarkEnd w:id="123"/>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808445"/>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808403"/>
      <w:r>
        <w:lastRenderedPageBreak/>
        <w:t>Monitoring</w:t>
      </w:r>
      <w:bookmarkEnd w:id="126"/>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088EA772"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808446"/>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808447"/>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808448"/>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808449"/>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808404"/>
      <w:r>
        <w:t>Pipeline</w:t>
      </w:r>
      <w:bookmarkEnd w:id="137"/>
    </w:p>
    <w:p w14:paraId="58C74770" w14:textId="7F948674" w:rsidR="00F9071D" w:rsidRDefault="00072A3E" w:rsidP="00072A3E">
      <w:pPr>
        <w:pStyle w:val="berschrift3"/>
      </w:pPr>
      <w:bookmarkStart w:id="138" w:name="_Toc110808405"/>
      <w:r>
        <w:t>Design</w:t>
      </w:r>
      <w:bookmarkEnd w:id="138"/>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w:t>
      </w:r>
      <w:r w:rsidR="00644E80">
        <w:lastRenderedPageBreak/>
        <w:t xml:space="preserve">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808450"/>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808406"/>
      <w:r>
        <w:t>Training Pipeline</w:t>
      </w:r>
      <w:bookmarkEnd w:id="142"/>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8"/>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808451"/>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808452"/>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808453"/>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808454"/>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808407"/>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808455"/>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808408"/>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808456"/>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Ref110778106"/>
      <w:bookmarkStart w:id="158" w:name="_Toc110808409"/>
      <w:r>
        <w:lastRenderedPageBreak/>
        <w:t>Evaluation</w:t>
      </w:r>
      <w:bookmarkEnd w:id="157"/>
      <w:bookmarkEnd w:id="158"/>
    </w:p>
    <w:p w14:paraId="572FB9B0" w14:textId="55FF5A87" w:rsidR="008A5CDC" w:rsidRDefault="0032577A" w:rsidP="0032577A">
      <w:pPr>
        <w:pStyle w:val="berschrift2"/>
      </w:pPr>
      <w:bookmarkStart w:id="159" w:name="_Toc110808410"/>
      <w:r>
        <w:t>Recommender System</w:t>
      </w:r>
      <w:bookmarkEnd w:id="159"/>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2320C0"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hUMDM6MTg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0" w:name="_Ref110289432"/>
      <w:bookmarkStart w:id="161" w:name="_Toc110808457"/>
      <w:r>
        <w:t xml:space="preserve">Figure </w:t>
      </w:r>
      <w:r>
        <w:fldChar w:fldCharType="begin"/>
      </w:r>
      <w:r>
        <w:instrText xml:space="preserve"> SEQ Figure \* ARABIC </w:instrText>
      </w:r>
      <w:r>
        <w:fldChar w:fldCharType="separate"/>
      </w:r>
      <w:r w:rsidR="007C5A0D">
        <w:rPr>
          <w:noProof/>
        </w:rPr>
        <w:t>38</w:t>
      </w:r>
      <w:r>
        <w:fldChar w:fldCharType="end"/>
      </w:r>
      <w:bookmarkEnd w:id="160"/>
      <w:r>
        <w:t>: Learned cross-feature interactions for 10 and 200 epochs</w:t>
      </w:r>
      <w:bookmarkEnd w:id="161"/>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2" w:name="_Ref110291067"/>
      <w:bookmarkStart w:id="163" w:name="_Toc110808458"/>
      <w:r>
        <w:t xml:space="preserve">Figure </w:t>
      </w:r>
      <w:r>
        <w:fldChar w:fldCharType="begin"/>
      </w:r>
      <w:r>
        <w:instrText xml:space="preserve"> SEQ Figure \* ARABIC </w:instrText>
      </w:r>
      <w:r>
        <w:fldChar w:fldCharType="separate"/>
      </w:r>
      <w:r w:rsidR="007C5A0D">
        <w:rPr>
          <w:noProof/>
        </w:rPr>
        <w:t>39</w:t>
      </w:r>
      <w:r>
        <w:fldChar w:fldCharType="end"/>
      </w:r>
      <w:bookmarkEnd w:id="162"/>
      <w:r>
        <w:t>: PTA dashboard concept</w:t>
      </w:r>
      <w:bookmarkEnd w:id="163"/>
    </w:p>
    <w:p w14:paraId="1DF14D61" w14:textId="654A3E9D" w:rsidR="0032577A" w:rsidRDefault="001F6EF5" w:rsidP="0032577A">
      <w:pPr>
        <w:pStyle w:val="berschrift2"/>
      </w:pPr>
      <w:bookmarkStart w:id="164" w:name="_Toc110808411"/>
      <w:r>
        <w:t>Concept Drift</w:t>
      </w:r>
      <w:r w:rsidR="00B66D21">
        <w:t xml:space="preserve"> Awareness</w:t>
      </w:r>
      <w:bookmarkEnd w:id="164"/>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1F591389"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5" w:name="_Toc110808412"/>
      <w:r>
        <w:t>Pipeline</w:t>
      </w:r>
      <w:bookmarkEnd w:id="165"/>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6" w:name="_Ref110549280"/>
      <w:bookmarkStart w:id="167" w:name="_Ref110549274"/>
      <w:bookmarkStart w:id="168" w:name="_Toc110808462"/>
      <w:r>
        <w:t xml:space="preserve">Table </w:t>
      </w:r>
      <w:r>
        <w:fldChar w:fldCharType="begin"/>
      </w:r>
      <w:r>
        <w:instrText xml:space="preserve"> SEQ Table \* ARABIC </w:instrText>
      </w:r>
      <w:r>
        <w:fldChar w:fldCharType="separate"/>
      </w:r>
      <w:r>
        <w:rPr>
          <w:noProof/>
        </w:rPr>
        <w:t>4</w:t>
      </w:r>
      <w:r>
        <w:fldChar w:fldCharType="end"/>
      </w:r>
      <w:bookmarkEnd w:id="166"/>
      <w:r>
        <w:t>: Results of the system test</w:t>
      </w:r>
      <w:bookmarkEnd w:id="167"/>
      <w:bookmarkEnd w:id="168"/>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9" w:name="_Ref110778110"/>
      <w:bookmarkStart w:id="170" w:name="_Toc110808413"/>
      <w:r>
        <w:lastRenderedPageBreak/>
        <w:t>Conclusion</w:t>
      </w:r>
      <w:bookmarkEnd w:id="169"/>
      <w:bookmarkEnd w:id="170"/>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1" w:name="_Toc110808414"/>
      <w:r>
        <w:lastRenderedPageBreak/>
        <w:t>Appendix</w:t>
      </w:r>
      <w:r w:rsidR="00C34D77">
        <w:t>:</w:t>
      </w:r>
      <w:bookmarkEnd w:id="171"/>
    </w:p>
    <w:p w14:paraId="4AEB0C12" w14:textId="515EA2E9" w:rsidR="00284FA6" w:rsidRDefault="00284FA6">
      <w:pPr>
        <w:pStyle w:val="berschrift2"/>
        <w:numPr>
          <w:ilvl w:val="0"/>
          <w:numId w:val="0"/>
        </w:numPr>
      </w:pPr>
      <w:bookmarkStart w:id="172" w:name="_Toc110808415"/>
      <w:r w:rsidRPr="00721A18">
        <w:t xml:space="preserve">A.1 </w:t>
      </w:r>
      <w:r w:rsidR="00BF40F4">
        <w:t>Figures</w:t>
      </w:r>
      <w:bookmarkEnd w:id="172"/>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rPr>
          <w:noProof/>
        </w:rPr>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3" w:name="_Toc110808416"/>
      <w:r w:rsidRPr="00721A18">
        <w:lastRenderedPageBreak/>
        <w:t xml:space="preserve">A.2 </w:t>
      </w:r>
      <w:r w:rsidR="001601F0">
        <w:t>Source Code</w:t>
      </w:r>
      <w:bookmarkEnd w:id="173"/>
    </w:p>
    <w:p w14:paraId="4AEB0C23" w14:textId="3256EECE"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9" w:history="1">
        <w:r w:rsidR="003E4893" w:rsidRPr="00AB7603">
          <w:rPr>
            <w:rStyle w:val="Hyperlink"/>
          </w:rPr>
          <w:t>https://github.com/MyPetOctocat/bachelor_2022</w:t>
        </w:r>
      </w:hyperlink>
      <w:r w:rsidR="003E4893">
        <w:t xml:space="preserve"> (commit: ).</w:t>
      </w:r>
    </w:p>
    <w:p w14:paraId="4C14356B" w14:textId="1F10054F" w:rsidR="006302DA" w:rsidRDefault="003750CB" w:rsidP="00FF1A7E">
      <w:pPr>
        <w:pStyle w:val="berschrift3"/>
        <w:numPr>
          <w:ilvl w:val="0"/>
          <w:numId w:val="0"/>
        </w:numPr>
      </w:pPr>
      <w:bookmarkStart w:id="174" w:name="_Toc110808417"/>
      <w:r>
        <w:t>airflow_pipelines</w:t>
      </w:r>
      <w:bookmarkEnd w:id="174"/>
    </w:p>
    <w:p w14:paraId="44A865F7" w14:textId="4790483B" w:rsidR="003750CB" w:rsidRDefault="0068091D" w:rsidP="0068091D">
      <w:pPr>
        <w:pStyle w:val="berschrift4"/>
        <w:numPr>
          <w:ilvl w:val="0"/>
          <w:numId w:val="0"/>
        </w:numPr>
      </w:pPr>
      <w:r>
        <w:t>cd_eval_functions/</w:t>
      </w:r>
      <w:r w:rsidR="0021377F">
        <w:t>cd_detector.py</w:t>
      </w:r>
    </w:p>
    <w:p w14:paraId="1AE9403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Detects CD in the dataset based on threshold parameters</w:t>
      </w:r>
    </w:p>
    <w:p w14:paraId="01525981" w14:textId="77777777" w:rsidR="00A15861" w:rsidRPr="006A014F" w:rsidRDefault="00A15861" w:rsidP="00A15861">
      <w:pPr>
        <w:spacing w:before="0" w:line="240" w:lineRule="auto"/>
        <w:jc w:val="left"/>
        <w:rPr>
          <w:rFonts w:ascii="Courier New" w:hAnsi="Courier New" w:cs="Courier New"/>
          <w:sz w:val="14"/>
          <w:szCs w:val="14"/>
        </w:rPr>
      </w:pPr>
    </w:p>
    <w:p w14:paraId="4F40483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Scans Dataframe for threshold violation</w:t>
      </w:r>
    </w:p>
    <w:p w14:paraId="701F08BF"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ion(rmse_df, threshold):</w:t>
      </w:r>
    </w:p>
    <w:p w14:paraId="719F777A"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for index, elem in rmse_df.iterrows():</w:t>
      </w:r>
    </w:p>
    <w:p w14:paraId="0DB7795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if (elem &gt; threshold).all():</w:t>
      </w:r>
    </w:p>
    <w:p w14:paraId="52B68F04"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False, index  # If CD detected return Bool + Date window of detection</w:t>
      </w:r>
    </w:p>
    <w:p w14:paraId="40995DD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True, None  # If no CD detection found, return Bool and None as placeholder</w:t>
      </w:r>
    </w:p>
    <w:p w14:paraId="56B14B88" w14:textId="77777777" w:rsidR="00A15861" w:rsidRPr="006A014F" w:rsidRDefault="00A15861" w:rsidP="00A15861">
      <w:pPr>
        <w:spacing w:before="0" w:line="240" w:lineRule="auto"/>
        <w:jc w:val="left"/>
        <w:rPr>
          <w:rFonts w:ascii="Courier New" w:hAnsi="Courier New" w:cs="Courier New"/>
          <w:sz w:val="14"/>
          <w:szCs w:val="14"/>
        </w:rPr>
      </w:pPr>
    </w:p>
    <w:p w14:paraId="6AAB7F1D"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Receives DF of RMSE values and returns a Bool: True --&gt; Data is OK | False --&gt; Datadrift detected</w:t>
      </w:r>
    </w:p>
    <w:p w14:paraId="50386C2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def cd_detector(rmse_df, delta_threshold, absolute_threshold):</w:t>
      </w:r>
    </w:p>
    <w:p w14:paraId="1F99EE3C"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F553402"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threshold: Acceptable RMSE increase from one window to another</w:t>
      </w:r>
    </w:p>
    <w:p w14:paraId="32B9241E"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threshold: Threshold RMSE value that applies to every value</w:t>
      </w:r>
    </w:p>
    <w:p w14:paraId="03AB624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w:t>
      </w:r>
    </w:p>
    <w:p w14:paraId="60E4F270"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mse_delta = rmse_df.rolling(2).apply(</w:t>
      </w:r>
    </w:p>
    <w:p w14:paraId="4A358D9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lambda x: x.iloc[1] - x.iloc[0])  # Calculate delta between 2 values within a rolling window</w:t>
      </w:r>
    </w:p>
    <w:p w14:paraId="038526E9" w14:textId="77777777" w:rsidR="00A15861" w:rsidRPr="006A014F" w:rsidRDefault="00A15861" w:rsidP="00A15861">
      <w:pPr>
        <w:spacing w:before="0" w:line="240" w:lineRule="auto"/>
        <w:jc w:val="left"/>
        <w:rPr>
          <w:rFonts w:ascii="Courier New" w:hAnsi="Courier New" w:cs="Courier New"/>
          <w:sz w:val="14"/>
          <w:szCs w:val="14"/>
        </w:rPr>
      </w:pPr>
    </w:p>
    <w:p w14:paraId="26325857"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Checks whether RMSE thresholds have been surpassed.</w:t>
      </w:r>
    </w:p>
    <w:p w14:paraId="7473D513"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delta_rmse_ok = cd_detection(rmse_delta, delta_threshold)</w:t>
      </w:r>
    </w:p>
    <w:p w14:paraId="1AC22115"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absolute_rmse_ok = cd_detection(rmse_df, absolute_threshold)</w:t>
      </w:r>
    </w:p>
    <w:p w14:paraId="247BDAC1" w14:textId="77777777" w:rsidR="00A15861" w:rsidRPr="006A014F" w:rsidRDefault="00A15861" w:rsidP="00A15861">
      <w:pPr>
        <w:spacing w:before="0" w:line="240" w:lineRule="auto"/>
        <w:jc w:val="left"/>
        <w:rPr>
          <w:rFonts w:ascii="Courier New" w:hAnsi="Courier New" w:cs="Courier New"/>
          <w:sz w:val="14"/>
          <w:szCs w:val="14"/>
        </w:rPr>
      </w:pPr>
    </w:p>
    <w:p w14:paraId="3E83D376"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Returns tuple: 1. index is bool, 2. index is list of CD timestamp for delta and absolute threshold</w:t>
      </w:r>
    </w:p>
    <w:p w14:paraId="62543C4B" w14:textId="77777777" w:rsidR="00A15861" w:rsidRPr="006A014F"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 Info to bool: True if both absolute and delta are within threshold, else False is passed</w:t>
      </w:r>
    </w:p>
    <w:p w14:paraId="1AF0CDF7" w14:textId="5D1DFC3B" w:rsidR="00673A39" w:rsidRPr="00AD523E" w:rsidRDefault="00A15861" w:rsidP="00A15861">
      <w:pPr>
        <w:spacing w:before="0" w:line="240" w:lineRule="auto"/>
        <w:jc w:val="left"/>
        <w:rPr>
          <w:rFonts w:ascii="Courier New" w:hAnsi="Courier New" w:cs="Courier New"/>
          <w:sz w:val="14"/>
          <w:szCs w:val="14"/>
        </w:rPr>
      </w:pPr>
      <w:r w:rsidRPr="006A014F">
        <w:rPr>
          <w:rFonts w:ascii="Courier New" w:hAnsi="Courier New" w:cs="Courier New"/>
          <w:sz w:val="14"/>
          <w:szCs w:val="14"/>
        </w:rPr>
        <w:t xml:space="preserve">    return delta_rmse_ok[0] and absolute_rmse_ok[0], [delta_rmse_ok[1], absolute_rmse_ok[1]]</w:t>
      </w:r>
    </w:p>
    <w:p w14:paraId="7F2F7939" w14:textId="71FB7AEB" w:rsidR="009F15AF" w:rsidRDefault="00673A39" w:rsidP="005A2D32">
      <w:pPr>
        <w:pStyle w:val="berschrift4"/>
        <w:numPr>
          <w:ilvl w:val="0"/>
          <w:numId w:val="0"/>
        </w:numPr>
      </w:pPr>
      <w:r>
        <w:t>cd_eval_functions/</w:t>
      </w:r>
      <w:r w:rsidR="00F33AC0">
        <w:t>rmse_calculator.py</w:t>
      </w:r>
    </w:p>
    <w:p w14:paraId="7E35A1E1"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oot Mean Squared Error for a DF and returns Series</w:t>
      </w:r>
    </w:p>
    <w:p w14:paraId="6A903DB4"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pandas as pd</w:t>
      </w:r>
    </w:p>
    <w:p w14:paraId="3A9C241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import numpy as np</w:t>
      </w:r>
    </w:p>
    <w:p w14:paraId="1321704F" w14:textId="77777777" w:rsidR="00683742" w:rsidRPr="00683742" w:rsidRDefault="00683742" w:rsidP="00683742">
      <w:pPr>
        <w:spacing w:before="0" w:line="240" w:lineRule="auto"/>
        <w:jc w:val="left"/>
        <w:rPr>
          <w:rFonts w:ascii="Courier New" w:hAnsi="Courier New" w:cs="Courier New"/>
          <w:sz w:val="14"/>
          <w:szCs w:val="14"/>
        </w:rPr>
      </w:pPr>
    </w:p>
    <w:p w14:paraId="04DE3409" w14:textId="77777777" w:rsidR="00683742" w:rsidRPr="00683742" w:rsidRDefault="00683742" w:rsidP="00683742">
      <w:pPr>
        <w:spacing w:before="0" w:line="240" w:lineRule="auto"/>
        <w:jc w:val="left"/>
        <w:rPr>
          <w:rFonts w:ascii="Courier New" w:hAnsi="Courier New" w:cs="Courier New"/>
          <w:sz w:val="14"/>
          <w:szCs w:val="14"/>
        </w:rPr>
      </w:pPr>
    </w:p>
    <w:p w14:paraId="5B7EEC9F"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Define RMSE function (Metric for CD evaluation)</w:t>
      </w:r>
    </w:p>
    <w:p w14:paraId="2F48882C"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predictions, targets):</w:t>
      </w:r>
    </w:p>
    <w:p w14:paraId="0C9CD5DB"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np.sqrt(((predictions - targets) ** 2).mean())</w:t>
      </w:r>
    </w:p>
    <w:p w14:paraId="77C4EC2D" w14:textId="77777777" w:rsidR="00683742" w:rsidRPr="00683742" w:rsidRDefault="00683742" w:rsidP="00683742">
      <w:pPr>
        <w:spacing w:before="0" w:line="240" w:lineRule="auto"/>
        <w:jc w:val="left"/>
        <w:rPr>
          <w:rFonts w:ascii="Courier New" w:hAnsi="Courier New" w:cs="Courier New"/>
          <w:sz w:val="14"/>
          <w:szCs w:val="14"/>
        </w:rPr>
      </w:pPr>
    </w:p>
    <w:p w14:paraId="58A56E56" w14:textId="77777777" w:rsidR="00683742" w:rsidRPr="00683742" w:rsidRDefault="00683742" w:rsidP="00683742">
      <w:pPr>
        <w:spacing w:before="0" w:line="240" w:lineRule="auto"/>
        <w:jc w:val="left"/>
        <w:rPr>
          <w:rFonts w:ascii="Courier New" w:hAnsi="Courier New" w:cs="Courier New"/>
          <w:sz w:val="14"/>
          <w:szCs w:val="14"/>
        </w:rPr>
      </w:pPr>
    </w:p>
    <w:p w14:paraId="5D86B9F9"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Calculates RMSE for entire DF grouped by date and returns Series (freq: "Y" -&gt; Year, "M" -&gt; Month, "1W" -&gt; Week)</w:t>
      </w:r>
    </w:p>
    <w:p w14:paraId="14997268" w14:textId="77777777" w:rsidR="00683742" w:rsidRPr="00683742"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def rmse_calc(df, freq):</w:t>
      </w:r>
    </w:p>
    <w:p w14:paraId="5E3AEDCA" w14:textId="768E4BA1" w:rsidR="00C34DCC" w:rsidRDefault="00683742" w:rsidP="00683742">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return df.groupby(pd.Grouper(key="date", freq=freq)).apply(lambda x: rmse(x.iloc[:, 1], x.iloc[:, 2]))</w:t>
      </w:r>
    </w:p>
    <w:p w14:paraId="4BF86725" w14:textId="74455F5C" w:rsidR="00A0348B" w:rsidRDefault="00A0348B" w:rsidP="00683742">
      <w:pPr>
        <w:spacing w:before="0" w:line="240" w:lineRule="auto"/>
        <w:jc w:val="left"/>
        <w:rPr>
          <w:rFonts w:ascii="Courier New" w:hAnsi="Courier New" w:cs="Courier New"/>
          <w:sz w:val="14"/>
          <w:szCs w:val="14"/>
        </w:rPr>
      </w:pPr>
    </w:p>
    <w:p w14:paraId="73F53D20" w14:textId="77777777" w:rsidR="00AD523E" w:rsidRDefault="00AD523E" w:rsidP="00AD523E">
      <w:pPr>
        <w:pStyle w:val="berschrift4"/>
        <w:numPr>
          <w:ilvl w:val="0"/>
          <w:numId w:val="0"/>
        </w:numPr>
      </w:pPr>
      <w:r>
        <w:t>cd_eval_functions/rmse_calculator.py</w:t>
      </w:r>
    </w:p>
    <w:p w14:paraId="2236F73A" w14:textId="77777777" w:rsidR="00AD523E" w:rsidRPr="00AD523E" w:rsidRDefault="00AD523E" w:rsidP="00AD523E">
      <w:pPr>
        <w:spacing w:before="0" w:line="240" w:lineRule="auto"/>
        <w:jc w:val="left"/>
        <w:rPr>
          <w:rFonts w:ascii="Courier New" w:hAnsi="Courier New" w:cs="Courier New"/>
          <w:sz w:val="14"/>
          <w:szCs w:val="14"/>
        </w:rPr>
      </w:pPr>
      <w:r w:rsidRPr="00683742">
        <w:rPr>
          <w:rFonts w:ascii="Courier New" w:hAnsi="Courier New" w:cs="Courier New"/>
          <w:sz w:val="14"/>
          <w:szCs w:val="14"/>
        </w:rPr>
        <w:t xml:space="preserve"># </w:t>
      </w:r>
      <w:r w:rsidRPr="00AD523E">
        <w:rPr>
          <w:rFonts w:ascii="Courier New" w:hAnsi="Courier New" w:cs="Courier New"/>
          <w:sz w:val="14"/>
          <w:szCs w:val="14"/>
        </w:rPr>
        <w:t>Generates and saves plot from RMSE DF (part of CD understanding)</w:t>
      </w:r>
    </w:p>
    <w:p w14:paraId="31B736A0" w14:textId="77777777" w:rsidR="00AD523E" w:rsidRPr="00AD523E" w:rsidRDefault="00AD523E" w:rsidP="00AD523E">
      <w:pPr>
        <w:spacing w:before="0" w:line="240" w:lineRule="auto"/>
        <w:jc w:val="left"/>
        <w:rPr>
          <w:rFonts w:ascii="Courier New" w:hAnsi="Courier New" w:cs="Courier New"/>
          <w:sz w:val="14"/>
          <w:szCs w:val="14"/>
        </w:rPr>
      </w:pPr>
    </w:p>
    <w:p w14:paraId="5CB767B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import seaborn as sns</w:t>
      </w:r>
    </w:p>
    <w:p w14:paraId="03121420" w14:textId="77777777" w:rsidR="00AD523E" w:rsidRPr="00AD523E" w:rsidRDefault="00AD523E" w:rsidP="00AD523E">
      <w:pPr>
        <w:spacing w:before="0" w:line="240" w:lineRule="auto"/>
        <w:jc w:val="left"/>
        <w:rPr>
          <w:rFonts w:ascii="Courier New" w:hAnsi="Courier New" w:cs="Courier New"/>
          <w:sz w:val="14"/>
          <w:szCs w:val="14"/>
        </w:rPr>
      </w:pPr>
    </w:p>
    <w:p w14:paraId="679AB7C9" w14:textId="77777777" w:rsidR="00AD523E" w:rsidRPr="00AD523E" w:rsidRDefault="00AD523E" w:rsidP="00AD523E">
      <w:pPr>
        <w:spacing w:before="0" w:line="240" w:lineRule="auto"/>
        <w:jc w:val="left"/>
        <w:rPr>
          <w:rFonts w:ascii="Courier New" w:hAnsi="Courier New" w:cs="Courier New"/>
          <w:sz w:val="14"/>
          <w:szCs w:val="14"/>
        </w:rPr>
      </w:pPr>
    </w:p>
    <w:p w14:paraId="358981A6"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def plot_gen(rmse_df, location):</w:t>
      </w:r>
    </w:p>
    <w:p w14:paraId="773F8FCC"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mse_trend = sns.lineplot(data=rmse_df)</w:t>
      </w:r>
    </w:p>
    <w:p w14:paraId="5C7C84C9" w14:textId="77777777" w:rsidR="00AD523E" w:rsidRPr="00AD523E" w:rsidRDefault="00AD523E" w:rsidP="00AD523E">
      <w:pPr>
        <w:spacing w:before="0" w:line="240" w:lineRule="auto"/>
        <w:jc w:val="left"/>
        <w:rPr>
          <w:rFonts w:ascii="Courier New" w:hAnsi="Courier New" w:cs="Courier New"/>
          <w:sz w:val="14"/>
          <w:szCs w:val="14"/>
        </w:rPr>
      </w:pPr>
    </w:p>
    <w:p w14:paraId="2FFF00A4"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 Save plot</w:t>
      </w:r>
    </w:p>
    <w:p w14:paraId="64C86373"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 = rmse_trend.get_figure()</w:t>
      </w:r>
    </w:p>
    <w:p w14:paraId="769C24BE" w14:textId="77777777" w:rsidR="00AD523E" w:rsidRPr="00AD523E"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fig.savefig(location)</w:t>
      </w:r>
    </w:p>
    <w:p w14:paraId="3F22B39C" w14:textId="7EA1FEB4" w:rsidR="00453934" w:rsidRPr="0058722A" w:rsidRDefault="00AD523E" w:rsidP="00AD523E">
      <w:pPr>
        <w:spacing w:before="0" w:line="240" w:lineRule="auto"/>
        <w:jc w:val="left"/>
        <w:rPr>
          <w:sz w:val="24"/>
        </w:rPr>
      </w:pPr>
      <w:r w:rsidRPr="00AD523E">
        <w:rPr>
          <w:rFonts w:ascii="Courier New" w:hAnsi="Courier New" w:cs="Courier New"/>
          <w:sz w:val="14"/>
          <w:szCs w:val="14"/>
        </w:rPr>
        <w:t xml:space="preserve">    return fig</w:t>
      </w:r>
    </w:p>
    <w:p w14:paraId="4422B435" w14:textId="35E381B8" w:rsidR="00AD523E" w:rsidRDefault="00AD523E" w:rsidP="00AD523E">
      <w:pPr>
        <w:pStyle w:val="berschrift4"/>
        <w:numPr>
          <w:ilvl w:val="0"/>
          <w:numId w:val="0"/>
        </w:numPr>
      </w:pPr>
      <w:r>
        <w:t>cd_</w:t>
      </w:r>
      <w:r w:rsidR="00880AE1">
        <w:t>awareness_pipeline</w:t>
      </w:r>
      <w:r>
        <w:t>.py</w:t>
      </w:r>
    </w:p>
    <w:p w14:paraId="18D259A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 import DAG</w:t>
      </w:r>
    </w:p>
    <w:p w14:paraId="58C5119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airflow.operators.python import PythonOperator</w:t>
      </w:r>
    </w:p>
    <w:p w14:paraId="1B4085C1" w14:textId="77777777" w:rsidR="00A22930" w:rsidRPr="00A22930" w:rsidRDefault="00A22930" w:rsidP="00A22930">
      <w:pPr>
        <w:spacing w:before="0" w:line="240" w:lineRule="auto"/>
        <w:jc w:val="left"/>
        <w:rPr>
          <w:rFonts w:ascii="Courier New" w:hAnsi="Courier New" w:cs="Courier New"/>
          <w:sz w:val="14"/>
          <w:szCs w:val="14"/>
        </w:rPr>
      </w:pPr>
    </w:p>
    <w:p w14:paraId="155803E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pandas as pd</w:t>
      </w:r>
    </w:p>
    <w:p w14:paraId="6C9B41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datetime import datetime</w:t>
      </w:r>
    </w:p>
    <w:p w14:paraId="1B1FA63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import os</w:t>
      </w:r>
    </w:p>
    <w:p w14:paraId="2838BAF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lastRenderedPageBreak/>
        <w:t>import glob</w:t>
      </w:r>
    </w:p>
    <w:p w14:paraId="2368680C" w14:textId="77777777" w:rsidR="00A22930" w:rsidRPr="00A22930" w:rsidRDefault="00A22930" w:rsidP="00A22930">
      <w:pPr>
        <w:spacing w:before="0" w:line="240" w:lineRule="auto"/>
        <w:jc w:val="left"/>
        <w:rPr>
          <w:rFonts w:ascii="Courier New" w:hAnsi="Courier New" w:cs="Courier New"/>
          <w:sz w:val="14"/>
          <w:szCs w:val="14"/>
        </w:rPr>
      </w:pPr>
    </w:p>
    <w:p w14:paraId="776C6C8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witch to production directory</w:t>
      </w:r>
    </w:p>
    <w:p w14:paraId="158D2F0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os.chdir("/home/cory/PycharmProjects/bachelor_2022/artifact/production/monitoring")</w:t>
      </w:r>
    </w:p>
    <w:p w14:paraId="6452A05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print(os.getcwd())</w:t>
      </w:r>
    </w:p>
    <w:p w14:paraId="50DD5622" w14:textId="77777777" w:rsidR="00A22930" w:rsidRPr="00A22930" w:rsidRDefault="00A22930" w:rsidP="00A22930">
      <w:pPr>
        <w:spacing w:before="0" w:line="240" w:lineRule="auto"/>
        <w:jc w:val="left"/>
        <w:rPr>
          <w:rFonts w:ascii="Courier New" w:hAnsi="Courier New" w:cs="Courier New"/>
          <w:sz w:val="14"/>
          <w:szCs w:val="14"/>
        </w:rPr>
      </w:pPr>
    </w:p>
    <w:p w14:paraId="563E493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import functions</w:t>
      </w:r>
    </w:p>
    <w:p w14:paraId="2E8BAE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calculator import rmse_calc</w:t>
      </w:r>
    </w:p>
    <w:p w14:paraId="3FA9B7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cd_detector import cd_detector</w:t>
      </w:r>
    </w:p>
    <w:p w14:paraId="6CFE184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from cd_eval_functions.rmse_plot_generator import plot_gen as rpg</w:t>
      </w:r>
    </w:p>
    <w:p w14:paraId="6AF65AF2" w14:textId="77777777" w:rsidR="00A22930" w:rsidRPr="00A22930" w:rsidRDefault="00A22930" w:rsidP="00A22930">
      <w:pPr>
        <w:spacing w:before="0" w:line="240" w:lineRule="auto"/>
        <w:jc w:val="left"/>
        <w:rPr>
          <w:rFonts w:ascii="Courier New" w:hAnsi="Courier New" w:cs="Courier New"/>
          <w:sz w:val="14"/>
          <w:szCs w:val="14"/>
        </w:rPr>
      </w:pPr>
    </w:p>
    <w:p w14:paraId="080BD93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Set up Airflow</w:t>
      </w:r>
    </w:p>
    <w:p w14:paraId="4998209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with DAG("cd_evaluation",  # Dag id</w:t>
      </w:r>
    </w:p>
    <w:p w14:paraId="6C26268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tart_date=datetime(2022, 8, 3),  # start date, the 1st of January 2021</w:t>
      </w:r>
    </w:p>
    <w:p w14:paraId="0E9FF5D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chedule_interval=None,  # This pipeline should only be externally triggered (e.g. by MLOps Pipeline)</w:t>
      </w:r>
    </w:p>
    <w:p w14:paraId="29A5E30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atchup=False  # Catchup</w:t>
      </w:r>
    </w:p>
    <w:p w14:paraId="5C03AC2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as dag:</w:t>
      </w:r>
    </w:p>
    <w:p w14:paraId="13EF625B" w14:textId="77777777" w:rsidR="00A22930" w:rsidRPr="00A22930" w:rsidRDefault="00A22930" w:rsidP="00A22930">
      <w:pPr>
        <w:spacing w:before="0" w:line="240" w:lineRule="auto"/>
        <w:jc w:val="left"/>
        <w:rPr>
          <w:rFonts w:ascii="Courier New" w:hAnsi="Courier New" w:cs="Courier New"/>
          <w:sz w:val="14"/>
          <w:szCs w:val="14"/>
        </w:rPr>
      </w:pPr>
    </w:p>
    <w:p w14:paraId="619CF3E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ef evaluate():</w:t>
      </w:r>
    </w:p>
    <w:p w14:paraId="5D45E39F" w14:textId="77777777" w:rsidR="00A22930" w:rsidRPr="00A22930" w:rsidRDefault="00A22930" w:rsidP="00A22930">
      <w:pPr>
        <w:spacing w:before="0" w:line="240" w:lineRule="auto"/>
        <w:jc w:val="left"/>
        <w:rPr>
          <w:rFonts w:ascii="Courier New" w:hAnsi="Courier New" w:cs="Courier New"/>
          <w:sz w:val="14"/>
          <w:szCs w:val="14"/>
        </w:rPr>
      </w:pPr>
    </w:p>
    <w:p w14:paraId="5D3A2A8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load Dataframe with monitoring data of newest model</w:t>
      </w:r>
    </w:p>
    <w:p w14:paraId="1B7E0F6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IPELINE_NAME = 'DCN-iterate'</w:t>
      </w:r>
    </w:p>
    <w:p w14:paraId="4E21A9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SERVING_MODEL_DIR = os.path.join('../../pipeline/serving_model', PIPELINE_NAME)</w:t>
      </w:r>
    </w:p>
    <w:p w14:paraId="7C6302A0" w14:textId="77777777" w:rsidR="00A22930" w:rsidRPr="00A22930" w:rsidRDefault="00A22930" w:rsidP="00A22930">
      <w:pPr>
        <w:spacing w:before="0" w:line="240" w:lineRule="auto"/>
        <w:jc w:val="left"/>
        <w:rPr>
          <w:rFonts w:ascii="Courier New" w:hAnsi="Courier New" w:cs="Courier New"/>
          <w:sz w:val="14"/>
          <w:szCs w:val="14"/>
        </w:rPr>
      </w:pPr>
    </w:p>
    <w:p w14:paraId="7D689C9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model_name = max(glob.glob(os.path.join(SERVING_MODEL_DIR, '*/')), key=os.path.getmtime).split("/")[-2]</w:t>
      </w:r>
    </w:p>
    <w:p w14:paraId="314B9556" w14:textId="77777777" w:rsidR="00A22930" w:rsidRPr="00A22930" w:rsidRDefault="00A22930" w:rsidP="00A22930">
      <w:pPr>
        <w:spacing w:before="0" w:line="240" w:lineRule="auto"/>
        <w:jc w:val="left"/>
        <w:rPr>
          <w:rFonts w:ascii="Courier New" w:hAnsi="Courier New" w:cs="Courier New"/>
          <w:sz w:val="14"/>
          <w:szCs w:val="14"/>
        </w:rPr>
      </w:pPr>
    </w:p>
    <w:p w14:paraId="3BACC74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 = pd.read_csv(f'{model_name}_monitoring.csv')  # Load prediction score dataset</w:t>
      </w:r>
    </w:p>
    <w:p w14:paraId="6E66C49D" w14:textId="77777777" w:rsidR="00A22930" w:rsidRPr="00A22930" w:rsidRDefault="00A22930" w:rsidP="00A22930">
      <w:pPr>
        <w:spacing w:before="0" w:line="240" w:lineRule="auto"/>
        <w:jc w:val="left"/>
        <w:rPr>
          <w:rFonts w:ascii="Courier New" w:hAnsi="Courier New" w:cs="Courier New"/>
          <w:sz w:val="14"/>
          <w:szCs w:val="14"/>
        </w:rPr>
      </w:pPr>
    </w:p>
    <w:p w14:paraId="7791AD9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f['date'] = pd.to_datetime(df['timestamp'], unit='s')</w:t>
      </w:r>
    </w:p>
    <w:p w14:paraId="2ABDBC72" w14:textId="77777777" w:rsidR="00A22930" w:rsidRPr="00A22930" w:rsidRDefault="00A22930" w:rsidP="00A22930">
      <w:pPr>
        <w:spacing w:before="0" w:line="240" w:lineRule="auto"/>
        <w:jc w:val="left"/>
        <w:rPr>
          <w:rFonts w:ascii="Courier New" w:hAnsi="Courier New" w:cs="Courier New"/>
          <w:sz w:val="14"/>
          <w:szCs w:val="14"/>
        </w:rPr>
      </w:pPr>
    </w:p>
    <w:p w14:paraId="4BF3309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Group by date and calculate the rmse for each month/week/year &amp; join them to one dataset</w:t>
      </w:r>
    </w:p>
    <w:p w14:paraId="4B9CD0A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Y"</w:t>
      </w:r>
    </w:p>
    <w:p w14:paraId="59FD536F" w14:textId="77777777" w:rsidR="00A22930" w:rsidRPr="00A22930" w:rsidRDefault="00A22930" w:rsidP="00A22930">
      <w:pPr>
        <w:spacing w:before="0" w:line="240" w:lineRule="auto"/>
        <w:jc w:val="left"/>
        <w:rPr>
          <w:rFonts w:ascii="Courier New" w:hAnsi="Courier New" w:cs="Courier New"/>
          <w:sz w:val="14"/>
          <w:szCs w:val="14"/>
        </w:rPr>
      </w:pPr>
    </w:p>
    <w:p w14:paraId="6676AF1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float = rmse_calc(df[['date', 'user_rating', 'pred_rating']], group_by)  # RMSE of native predictions</w:t>
      </w:r>
    </w:p>
    <w:p w14:paraId="72275F5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int = rmse_calc(df[['date', 'user_rating', 'pred_int_rating']], group_by)  # RMSE of rounded predictions</w:t>
      </w:r>
    </w:p>
    <w:p w14:paraId="6B826F7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mse_df = pd.DataFrame(dict(rmse_float=rmse_float, rmse_int=rmse_int))</w:t>
      </w:r>
    </w:p>
    <w:p w14:paraId="05FB0BAA" w14:textId="77777777" w:rsidR="00A22930" w:rsidRPr="00A22930" w:rsidRDefault="00A22930" w:rsidP="00A22930">
      <w:pPr>
        <w:spacing w:before="0" w:line="240" w:lineRule="auto"/>
        <w:jc w:val="left"/>
        <w:rPr>
          <w:rFonts w:ascii="Courier New" w:hAnsi="Courier New" w:cs="Courier New"/>
          <w:sz w:val="14"/>
          <w:szCs w:val="14"/>
        </w:rPr>
      </w:pPr>
    </w:p>
    <w:p w14:paraId="0AFB2D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detection (determine whether CD occurred in the data)</w:t>
      </w:r>
    </w:p>
    <w:p w14:paraId="611648E1"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no_cd = cd_detector(rmse_df, delta_threshold=0.1, absolute_threshold=1.5)</w:t>
      </w:r>
    </w:p>
    <w:p w14:paraId="2EF6D9CC" w14:textId="77777777" w:rsidR="00A22930" w:rsidRPr="00A22930" w:rsidRDefault="00A22930" w:rsidP="00A22930">
      <w:pPr>
        <w:spacing w:before="0" w:line="240" w:lineRule="auto"/>
        <w:jc w:val="left"/>
        <w:rPr>
          <w:rFonts w:ascii="Courier New" w:hAnsi="Courier New" w:cs="Courier New"/>
          <w:sz w:val="14"/>
          <w:szCs w:val="14"/>
        </w:rPr>
      </w:pPr>
    </w:p>
    <w:p w14:paraId="4F0E3CD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Write file of the CD evaluation result (prerequisite to CD adaptation: File can be read by Airflow an initiate TFX retraining)</w:t>
      </w:r>
    </w:p>
    <w:p w14:paraId="7040630F"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if no_cd[0]:</w:t>
      </w:r>
    </w:p>
    <w:p w14:paraId="712532A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OK.txt', 'w') as file:</w:t>
      </w:r>
    </w:p>
    <w:p w14:paraId="3B161D58"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 + str(datetime.now()) + "\nNO CD DETECTED")</w:t>
      </w:r>
    </w:p>
    <w:p w14:paraId="5A70949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else:</w:t>
      </w:r>
    </w:p>
    <w:p w14:paraId="2C01DDC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ith open(f'evaluation_outputs/{model_name}_CD_DETECTED.txt', 'w') as file:</w:t>
      </w:r>
    </w:p>
    <w:p w14:paraId="5EA591C7"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file.write("run:\t\t{}\ndelta:\t\t{}\nabsolute:\t{}".format(datetime.now(), no_cd[1][0], no_cd[1][1]))</w:t>
      </w:r>
    </w:p>
    <w:p w14:paraId="10D65683" w14:textId="77777777" w:rsidR="00A22930" w:rsidRPr="00A22930" w:rsidRDefault="00A22930" w:rsidP="00A22930">
      <w:pPr>
        <w:spacing w:before="0" w:line="240" w:lineRule="auto"/>
        <w:jc w:val="left"/>
        <w:rPr>
          <w:rFonts w:ascii="Courier New" w:hAnsi="Courier New" w:cs="Courier New"/>
          <w:sz w:val="14"/>
          <w:szCs w:val="14"/>
        </w:rPr>
      </w:pPr>
    </w:p>
    <w:p w14:paraId="09C1A38E"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 CD understanding (give visual feedback about CD)</w:t>
      </w:r>
    </w:p>
    <w:p w14:paraId="64AC2865"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M"  # Group by month for better visualization</w:t>
      </w:r>
    </w:p>
    <w:p w14:paraId="3B96922B" w14:textId="77777777" w:rsidR="00A22930" w:rsidRPr="00A22930" w:rsidRDefault="00A22930" w:rsidP="00A22930">
      <w:pPr>
        <w:spacing w:before="0" w:line="240" w:lineRule="auto"/>
        <w:jc w:val="left"/>
        <w:rPr>
          <w:rFonts w:ascii="Courier New" w:hAnsi="Courier New" w:cs="Courier New"/>
          <w:sz w:val="14"/>
          <w:szCs w:val="14"/>
        </w:rPr>
      </w:pPr>
    </w:p>
    <w:p w14:paraId="1A724F8B"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float = rmse_calc(df[['date', 'user_rating', 'pred_rating']], group_by)  # RMSE of native predictions</w:t>
      </w:r>
    </w:p>
    <w:p w14:paraId="2E624BC2"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int = rmse_calc(df[['date', 'user_rating', 'pred_int_rating']],</w:t>
      </w:r>
    </w:p>
    <w:p w14:paraId="0C01172A"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group_by)  # RMSE of rounded predictions</w:t>
      </w:r>
    </w:p>
    <w:p w14:paraId="20E256E3"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vis_rmse_df = pd.DataFrame(dict(rmse_float=vis_rmse_float, rmse_int=vis_rmse_int))</w:t>
      </w:r>
    </w:p>
    <w:p w14:paraId="262C17E3" w14:textId="77777777" w:rsidR="00A22930" w:rsidRPr="00A22930" w:rsidRDefault="00A22930" w:rsidP="00A22930">
      <w:pPr>
        <w:spacing w:before="0" w:line="240" w:lineRule="auto"/>
        <w:jc w:val="left"/>
        <w:rPr>
          <w:rFonts w:ascii="Courier New" w:hAnsi="Courier New" w:cs="Courier New"/>
          <w:sz w:val="14"/>
          <w:szCs w:val="14"/>
        </w:rPr>
      </w:pPr>
    </w:p>
    <w:p w14:paraId="049D15A4"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pg(vis_rmse_df, f'evaluation_outputs/{model_name}_rmse_trend.png')</w:t>
      </w:r>
    </w:p>
    <w:p w14:paraId="1953F492" w14:textId="77777777" w:rsidR="00A22930" w:rsidRPr="00A22930" w:rsidRDefault="00A22930" w:rsidP="00A22930">
      <w:pPr>
        <w:spacing w:before="0" w:line="240" w:lineRule="auto"/>
        <w:jc w:val="left"/>
        <w:rPr>
          <w:rFonts w:ascii="Courier New" w:hAnsi="Courier New" w:cs="Courier New"/>
          <w:sz w:val="14"/>
          <w:szCs w:val="14"/>
        </w:rPr>
      </w:pPr>
    </w:p>
    <w:p w14:paraId="44DA3D29"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return not no_cd[0]  # Is passed on to ShortCircuitOperator: If True (CD has been detected) trigger TFX training pipeline</w:t>
      </w:r>
    </w:p>
    <w:p w14:paraId="0369299C" w14:textId="77777777" w:rsidR="00A22930" w:rsidRPr="00A22930" w:rsidRDefault="00A22930" w:rsidP="00A22930">
      <w:pPr>
        <w:spacing w:before="0" w:line="240" w:lineRule="auto"/>
        <w:jc w:val="left"/>
        <w:rPr>
          <w:rFonts w:ascii="Courier New" w:hAnsi="Courier New" w:cs="Courier New"/>
          <w:sz w:val="14"/>
          <w:szCs w:val="14"/>
        </w:rPr>
      </w:pPr>
    </w:p>
    <w:p w14:paraId="746E05BC"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cd_evaluation = PythonOperator(</w:t>
      </w:r>
    </w:p>
    <w:p w14:paraId="3BDEE2C0"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task_id='cd_evaluation',</w:t>
      </w:r>
    </w:p>
    <w:p w14:paraId="70ADB77D"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python_callable=evaluate,</w:t>
      </w:r>
    </w:p>
    <w:p w14:paraId="53652B26" w14:textId="77777777" w:rsidR="00A22930" w:rsidRPr="00A22930"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dag=dag</w:t>
      </w:r>
    </w:p>
    <w:p w14:paraId="2D24D265" w14:textId="6B352AA4" w:rsidR="00AD523E" w:rsidRPr="00AD523E" w:rsidRDefault="00A22930" w:rsidP="00A22930">
      <w:pPr>
        <w:spacing w:before="0" w:line="240" w:lineRule="auto"/>
        <w:jc w:val="left"/>
        <w:rPr>
          <w:rFonts w:ascii="Courier New" w:hAnsi="Courier New" w:cs="Courier New"/>
          <w:sz w:val="14"/>
          <w:szCs w:val="14"/>
        </w:rPr>
      </w:pPr>
      <w:r w:rsidRPr="00A22930">
        <w:rPr>
          <w:rFonts w:ascii="Courier New" w:hAnsi="Courier New" w:cs="Courier New"/>
          <w:sz w:val="14"/>
          <w:szCs w:val="14"/>
        </w:rPr>
        <w:t xml:space="preserve">    )</w:t>
      </w:r>
      <w:r w:rsidR="00AD523E" w:rsidRPr="00AD523E">
        <w:rPr>
          <w:rFonts w:ascii="Courier New" w:hAnsi="Courier New" w:cs="Courier New"/>
          <w:sz w:val="14"/>
          <w:szCs w:val="14"/>
        </w:rPr>
        <w:t>)</w:t>
      </w:r>
    </w:p>
    <w:p w14:paraId="6F4D5B2E" w14:textId="18C14769" w:rsidR="00C34DCC" w:rsidRDefault="00AD523E" w:rsidP="00AD523E">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6F117BA1" w14:textId="77387159" w:rsidR="00491F82" w:rsidRPr="006774D5" w:rsidRDefault="00A37F2A" w:rsidP="006774D5">
      <w:pPr>
        <w:pStyle w:val="berschrift4"/>
        <w:numPr>
          <w:ilvl w:val="0"/>
          <w:numId w:val="0"/>
        </w:numPr>
      </w:pPr>
      <w:r>
        <w:t>mlops_pipeline</w:t>
      </w:r>
      <w:r w:rsidR="00491F82">
        <w:t>.py</w:t>
      </w:r>
    </w:p>
    <w:p w14:paraId="384631A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 import DAG</w:t>
      </w:r>
    </w:p>
    <w:p w14:paraId="77EC0E29"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python import ShortCircuitOperator</w:t>
      </w:r>
    </w:p>
    <w:p w14:paraId="35E83F12"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datetime import datetime</w:t>
      </w:r>
    </w:p>
    <w:p w14:paraId="29C858E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airflow.operators.trigger_dagrun import TriggerDagRunOperator</w:t>
      </w:r>
    </w:p>
    <w:p w14:paraId="060754B6" w14:textId="77777777" w:rsidR="006774D5" w:rsidRPr="006774D5" w:rsidRDefault="006774D5" w:rsidP="006774D5">
      <w:pPr>
        <w:spacing w:before="0" w:line="240" w:lineRule="auto"/>
        <w:jc w:val="left"/>
        <w:rPr>
          <w:rFonts w:ascii="Courier New" w:hAnsi="Courier New" w:cs="Courier New"/>
          <w:sz w:val="14"/>
          <w:szCs w:val="14"/>
        </w:rPr>
      </w:pPr>
    </w:p>
    <w:p w14:paraId="624985D5"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from cd_awareness_pipeline import evaluate</w:t>
      </w:r>
    </w:p>
    <w:p w14:paraId="39A033AA" w14:textId="77777777" w:rsidR="006774D5" w:rsidRPr="006774D5" w:rsidRDefault="006774D5" w:rsidP="006774D5">
      <w:pPr>
        <w:spacing w:before="0" w:line="240" w:lineRule="auto"/>
        <w:jc w:val="left"/>
        <w:rPr>
          <w:rFonts w:ascii="Courier New" w:hAnsi="Courier New" w:cs="Courier New"/>
          <w:sz w:val="14"/>
          <w:szCs w:val="14"/>
        </w:rPr>
      </w:pPr>
    </w:p>
    <w:p w14:paraId="51EAE131"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with DAG("mlops_pipeline",  # Dag id</w:t>
      </w:r>
    </w:p>
    <w:p w14:paraId="3ACDE5E0"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tart_date=datetime(2022, 8, 3),  # start date, the 1st of January 2021</w:t>
      </w:r>
    </w:p>
    <w:p w14:paraId="07F88A63"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schedule_interval='@daily',  # Cron expression, here it is a preset of Airflow, @daily means once every day.</w:t>
      </w:r>
    </w:p>
    <w:p w14:paraId="64E19A6E"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atchup=False  # Catchup</w:t>
      </w:r>
    </w:p>
    <w:p w14:paraId="3DEE5D1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lastRenderedPageBreak/>
        <w:t>) as dag:</w:t>
      </w:r>
    </w:p>
    <w:p w14:paraId="7C75B06A" w14:textId="77777777" w:rsidR="006774D5" w:rsidRPr="006774D5" w:rsidRDefault="006774D5" w:rsidP="006774D5">
      <w:pPr>
        <w:spacing w:before="0" w:line="240" w:lineRule="auto"/>
        <w:jc w:val="left"/>
        <w:rPr>
          <w:rFonts w:ascii="Courier New" w:hAnsi="Courier New" w:cs="Courier New"/>
          <w:sz w:val="14"/>
          <w:szCs w:val="14"/>
        </w:rPr>
      </w:pPr>
    </w:p>
    <w:p w14:paraId="49FDBEC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 Externally trigger individual pipelines</w:t>
      </w:r>
    </w:p>
    <w:p w14:paraId="268CC444"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 ShortCircuitOperator(  # This operator determines whether the next DAG (retraining) will be executed</w:t>
      </w:r>
    </w:p>
    <w:p w14:paraId="015234B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cd_evaluation',</w:t>
      </w:r>
    </w:p>
    <w:p w14:paraId="49BD9D1C"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python_callable=evaluate,</w:t>
      </w:r>
    </w:p>
    <w:p w14:paraId="0A411757"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7E290D37" w14:textId="77777777" w:rsidR="006774D5" w:rsidRPr="006774D5" w:rsidRDefault="006774D5" w:rsidP="006774D5">
      <w:pPr>
        <w:spacing w:before="0" w:line="240" w:lineRule="auto"/>
        <w:jc w:val="left"/>
        <w:rPr>
          <w:rFonts w:ascii="Courier New" w:hAnsi="Courier New" w:cs="Courier New"/>
          <w:sz w:val="14"/>
          <w:szCs w:val="14"/>
        </w:rPr>
      </w:pPr>
    </w:p>
    <w:p w14:paraId="07ECE20F"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ain = TriggerDagRunOperator(  # Trigger TFX pipeline</w:t>
      </w:r>
    </w:p>
    <w:p w14:paraId="25A8FC4B"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ask_id='retrain',</w:t>
      </w:r>
    </w:p>
    <w:p w14:paraId="5EE38E7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trigger_dag_id='DCN-airflow',</w:t>
      </w:r>
    </w:p>
    <w:p w14:paraId="5ADDD83A"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dag=dag</w:t>
      </w:r>
    </w:p>
    <w:p w14:paraId="0BBD1738" w14:textId="77777777" w:rsidR="006774D5" w:rsidRPr="006774D5"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w:t>
      </w:r>
    </w:p>
    <w:p w14:paraId="70307344" w14:textId="77777777" w:rsidR="006774D5" w:rsidRPr="006774D5" w:rsidRDefault="006774D5" w:rsidP="006774D5">
      <w:pPr>
        <w:spacing w:before="0" w:line="240" w:lineRule="auto"/>
        <w:jc w:val="left"/>
        <w:rPr>
          <w:rFonts w:ascii="Courier New" w:hAnsi="Courier New" w:cs="Courier New"/>
          <w:sz w:val="14"/>
          <w:szCs w:val="14"/>
        </w:rPr>
      </w:pPr>
    </w:p>
    <w:p w14:paraId="71ADC6CC" w14:textId="0DC2F330" w:rsidR="00491F82" w:rsidRPr="00AD523E" w:rsidRDefault="006774D5" w:rsidP="006774D5">
      <w:pPr>
        <w:spacing w:before="0" w:line="240" w:lineRule="auto"/>
        <w:jc w:val="left"/>
        <w:rPr>
          <w:rFonts w:ascii="Courier New" w:hAnsi="Courier New" w:cs="Courier New"/>
          <w:sz w:val="14"/>
          <w:szCs w:val="14"/>
        </w:rPr>
      </w:pPr>
      <w:r w:rsidRPr="006774D5">
        <w:rPr>
          <w:rFonts w:ascii="Courier New" w:hAnsi="Courier New" w:cs="Courier New"/>
          <w:sz w:val="14"/>
          <w:szCs w:val="14"/>
        </w:rPr>
        <w:t xml:space="preserve">    cd_eval &gt;&gt; train</w:t>
      </w:r>
      <w:r w:rsidR="00491F82" w:rsidRPr="00AD523E">
        <w:rPr>
          <w:rFonts w:ascii="Courier New" w:hAnsi="Courier New" w:cs="Courier New"/>
          <w:sz w:val="14"/>
          <w:szCs w:val="14"/>
        </w:rPr>
        <w:t>)</w:t>
      </w:r>
    </w:p>
    <w:p w14:paraId="32B0797F" w14:textId="7D308AEF" w:rsidR="00491F82" w:rsidRDefault="00491F82" w:rsidP="00491F82">
      <w:pPr>
        <w:spacing w:before="0" w:line="240" w:lineRule="auto"/>
        <w:jc w:val="left"/>
        <w:rPr>
          <w:rFonts w:ascii="Courier New" w:hAnsi="Courier New" w:cs="Courier New"/>
          <w:sz w:val="14"/>
          <w:szCs w:val="14"/>
        </w:rPr>
      </w:pPr>
      <w:r w:rsidRPr="00AD523E">
        <w:rPr>
          <w:rFonts w:ascii="Courier New" w:hAnsi="Courier New" w:cs="Courier New"/>
          <w:sz w:val="14"/>
          <w:szCs w:val="14"/>
        </w:rPr>
        <w:t xml:space="preserve">    return fig</w:t>
      </w:r>
    </w:p>
    <w:p w14:paraId="123AA050" w14:textId="4C97F2C6" w:rsidR="007B1F68" w:rsidRPr="007B1F68" w:rsidRDefault="007B1F68" w:rsidP="007B1F68">
      <w:pPr>
        <w:pStyle w:val="berschrift4"/>
        <w:numPr>
          <w:ilvl w:val="0"/>
          <w:numId w:val="0"/>
        </w:numPr>
      </w:pPr>
      <w:r>
        <w:t>training_</w:t>
      </w:r>
      <w:r w:rsidR="00A37F2A">
        <w:t>pipeline</w:t>
      </w:r>
      <w:r w:rsidR="006774D5">
        <w:t>.py</w:t>
      </w:r>
    </w:p>
    <w:p w14:paraId="6E24EA0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 import v1 as tfx</w:t>
      </w:r>
    </w:p>
    <w:p w14:paraId="193263D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DagRunner</w:t>
      </w:r>
    </w:p>
    <w:p w14:paraId="3D2CCE3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airflow.airflow_dag_runner import AirflowPipelineConfig</w:t>
      </w:r>
    </w:p>
    <w:p w14:paraId="7AEF62F9" w14:textId="77777777" w:rsidR="007B1F68" w:rsidRPr="007B1F68" w:rsidRDefault="007B1F68" w:rsidP="007B1F68">
      <w:pPr>
        <w:spacing w:before="0" w:line="240" w:lineRule="auto"/>
        <w:jc w:val="left"/>
        <w:rPr>
          <w:rFonts w:ascii="Courier New" w:hAnsi="Courier New" w:cs="Courier New"/>
          <w:sz w:val="14"/>
          <w:szCs w:val="14"/>
        </w:rPr>
      </w:pPr>
    </w:p>
    <w:p w14:paraId="4CB4F29A" w14:textId="77777777" w:rsidR="007B1F68" w:rsidRPr="007B1F68" w:rsidRDefault="007B1F68" w:rsidP="007B1F68">
      <w:pPr>
        <w:spacing w:before="0" w:line="240" w:lineRule="auto"/>
        <w:jc w:val="left"/>
        <w:rPr>
          <w:rFonts w:ascii="Courier New" w:hAnsi="Courier New" w:cs="Courier New"/>
          <w:sz w:val="14"/>
          <w:szCs w:val="14"/>
        </w:rPr>
      </w:pPr>
    </w:p>
    <w:p w14:paraId="54CBD96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data_types</w:t>
      </w:r>
    </w:p>
    <w:p w14:paraId="2B6148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metadata</w:t>
      </w:r>
    </w:p>
    <w:p w14:paraId="4E34784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fx.orchestration import pipeline</w:t>
      </w:r>
    </w:p>
    <w:p w14:paraId="4DF75EFC" w14:textId="77777777" w:rsidR="007B1F68" w:rsidRPr="007B1F68" w:rsidRDefault="007B1F68" w:rsidP="007B1F68">
      <w:pPr>
        <w:spacing w:before="0" w:line="240" w:lineRule="auto"/>
        <w:jc w:val="left"/>
        <w:rPr>
          <w:rFonts w:ascii="Courier New" w:hAnsi="Courier New" w:cs="Courier New"/>
          <w:sz w:val="14"/>
          <w:szCs w:val="14"/>
        </w:rPr>
      </w:pPr>
    </w:p>
    <w:p w14:paraId="2603DAE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os</w:t>
      </w:r>
    </w:p>
    <w:p w14:paraId="7CF216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datetime import datetime</w:t>
      </w:r>
    </w:p>
    <w:p w14:paraId="6E43EE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datetime</w:t>
      </w:r>
    </w:p>
    <w:p w14:paraId="3F18C447" w14:textId="77777777" w:rsidR="007B1F68" w:rsidRPr="007B1F68" w:rsidRDefault="007B1F68" w:rsidP="007B1F68">
      <w:pPr>
        <w:spacing w:before="0" w:line="240" w:lineRule="auto"/>
        <w:jc w:val="left"/>
        <w:rPr>
          <w:rFonts w:ascii="Courier New" w:hAnsi="Courier New" w:cs="Courier New"/>
          <w:sz w:val="14"/>
          <w:szCs w:val="14"/>
        </w:rPr>
      </w:pPr>
    </w:p>
    <w:p w14:paraId="342EB15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import tensorflow_model_analysis as tfma</w:t>
      </w:r>
    </w:p>
    <w:p w14:paraId="7E55E6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typing import List</w:t>
      </w:r>
    </w:p>
    <w:p w14:paraId="4066F782" w14:textId="77777777" w:rsidR="007B1F68" w:rsidRPr="007B1F68" w:rsidRDefault="007B1F68" w:rsidP="007B1F68">
      <w:pPr>
        <w:spacing w:before="0" w:line="240" w:lineRule="auto"/>
        <w:jc w:val="left"/>
        <w:rPr>
          <w:rFonts w:ascii="Courier New" w:hAnsi="Courier New" w:cs="Courier New"/>
          <w:sz w:val="14"/>
          <w:szCs w:val="14"/>
        </w:rPr>
      </w:pPr>
    </w:p>
    <w:p w14:paraId="493203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os.chdir("/home/cory/PycharmProjects/bachelor_2022/artifact") # change to working_dir</w:t>
      </w:r>
    </w:p>
    <w:p w14:paraId="1EAB045A" w14:textId="77777777" w:rsidR="007B1F68" w:rsidRPr="007B1F68" w:rsidRDefault="007B1F68" w:rsidP="007B1F68">
      <w:pPr>
        <w:spacing w:before="0" w:line="240" w:lineRule="auto"/>
        <w:jc w:val="left"/>
        <w:rPr>
          <w:rFonts w:ascii="Courier New" w:hAnsi="Courier New" w:cs="Courier New"/>
          <w:sz w:val="14"/>
          <w:szCs w:val="14"/>
        </w:rPr>
      </w:pPr>
    </w:p>
    <w:p w14:paraId="21D2BE4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NAME = 'DCN-airflow'</w:t>
      </w:r>
    </w:p>
    <w:p w14:paraId="2CD950A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ORKING_DIR = 'bachelor_2022/artifact'</w:t>
      </w:r>
    </w:p>
    <w:p w14:paraId="27F7E16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_DIR = 'pipeline'</w:t>
      </w:r>
    </w:p>
    <w:p w14:paraId="6B8DD705" w14:textId="77777777" w:rsidR="007B1F68" w:rsidRPr="007B1F68" w:rsidRDefault="007B1F68" w:rsidP="007B1F68">
      <w:pPr>
        <w:spacing w:before="0" w:line="240" w:lineRule="auto"/>
        <w:jc w:val="left"/>
        <w:rPr>
          <w:rFonts w:ascii="Courier New" w:hAnsi="Courier New" w:cs="Courier New"/>
          <w:sz w:val="14"/>
          <w:szCs w:val="14"/>
        </w:rPr>
      </w:pPr>
    </w:p>
    <w:p w14:paraId="3B7ECF0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Directory where MovieLens 100K rating data resides</w:t>
      </w:r>
    </w:p>
    <w:p w14:paraId="0AD9354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TA_ROOT = os.path.join('data', PIPELINE_NAME)</w:t>
      </w:r>
    </w:p>
    <w:p w14:paraId="49DCE62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DATA_ROOT)</w:t>
      </w:r>
    </w:p>
    <w:p w14:paraId="3A76B42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to store artifacts generated from the pipeline.</w:t>
      </w:r>
    </w:p>
    <w:p w14:paraId="76E9D5F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IPELINE_ROOT = os.path.join(PIPE_DIR, 'pipelines', PIPELINE_NAME)</w:t>
      </w:r>
    </w:p>
    <w:p w14:paraId="03C16AF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PIPELINE_ROOT)</w:t>
      </w:r>
    </w:p>
    <w:p w14:paraId="2E31A6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Path to a SQLite DB file to use as an MLMD storage.</w:t>
      </w:r>
    </w:p>
    <w:p w14:paraId="41BA3C2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ETADATA_PATH = os.path.join(PIPE_DIR, 'metadata', PIPELINE_NAME, 'metadata.db')</w:t>
      </w:r>
    </w:p>
    <w:p w14:paraId="20A231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ETADATA_PATH)</w:t>
      </w:r>
    </w:p>
    <w:p w14:paraId="095AA80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Output directory where created models from the pipeline will be exported.</w:t>
      </w:r>
    </w:p>
    <w:p w14:paraId="75EDE1B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SERVING_MODEL_DIR = os.path.join(PIPE_DIR, 'serving_model', PIPELINE_NAME)</w:t>
      </w:r>
    </w:p>
    <w:p w14:paraId="41FA533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SERVING_MODEL_DIR)</w:t>
      </w:r>
    </w:p>
    <w:p w14:paraId="3B578ED8" w14:textId="77777777" w:rsidR="007B1F68" w:rsidRPr="007B1F68" w:rsidRDefault="007B1F68" w:rsidP="007B1F68">
      <w:pPr>
        <w:spacing w:before="0" w:line="240" w:lineRule="auto"/>
        <w:jc w:val="left"/>
        <w:rPr>
          <w:rFonts w:ascii="Courier New" w:hAnsi="Courier New" w:cs="Courier New"/>
          <w:sz w:val="14"/>
          <w:szCs w:val="14"/>
        </w:rPr>
      </w:pPr>
    </w:p>
    <w:p w14:paraId="290FC5D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MODEL_PLOTS = os.path.join(PIPE_DIR, 'pipelines', PIPELINE_NAME, 'plots')</w:t>
      </w:r>
    </w:p>
    <w:p w14:paraId="5D25ACF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print(MODEL_PLOTS)</w:t>
      </w:r>
    </w:p>
    <w:p w14:paraId="096A1E43" w14:textId="77777777" w:rsidR="007B1F68" w:rsidRPr="007B1F68" w:rsidRDefault="007B1F68" w:rsidP="007B1F68">
      <w:pPr>
        <w:spacing w:before="0" w:line="240" w:lineRule="auto"/>
        <w:jc w:val="left"/>
        <w:rPr>
          <w:rFonts w:ascii="Courier New" w:hAnsi="Courier New" w:cs="Courier New"/>
          <w:sz w:val="14"/>
          <w:szCs w:val="14"/>
        </w:rPr>
      </w:pPr>
    </w:p>
    <w:p w14:paraId="4717943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from absl import logging</w:t>
      </w:r>
    </w:p>
    <w:p w14:paraId="6E9E757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logging.set_verbosity(logging.INFO)  # Set default logging level.</w:t>
      </w:r>
    </w:p>
    <w:p w14:paraId="500E6FB7" w14:textId="77777777" w:rsidR="007B1F68" w:rsidRPr="007B1F68" w:rsidRDefault="007B1F68" w:rsidP="007B1F68">
      <w:pPr>
        <w:spacing w:before="0" w:line="240" w:lineRule="auto"/>
        <w:jc w:val="left"/>
        <w:rPr>
          <w:rFonts w:ascii="Courier New" w:hAnsi="Courier New" w:cs="Courier New"/>
          <w:sz w:val="14"/>
          <w:szCs w:val="14"/>
        </w:rPr>
      </w:pPr>
    </w:p>
    <w:p w14:paraId="54E08C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trainer_module_file = 'model_source/dcn_ranking_training.py'</w:t>
      </w:r>
    </w:p>
    <w:p w14:paraId="457E0672" w14:textId="77777777" w:rsidR="007B1F68" w:rsidRPr="007B1F68" w:rsidRDefault="007B1F68" w:rsidP="007B1F68">
      <w:pPr>
        <w:spacing w:before="0" w:line="240" w:lineRule="auto"/>
        <w:jc w:val="left"/>
        <w:rPr>
          <w:rFonts w:ascii="Courier New" w:hAnsi="Courier New" w:cs="Courier New"/>
          <w:sz w:val="14"/>
          <w:szCs w:val="14"/>
        </w:rPr>
      </w:pPr>
    </w:p>
    <w:p w14:paraId="0ECA26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beam_pipeline_args = [</w:t>
      </w:r>
    </w:p>
    <w:p w14:paraId="7C4107B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running_mode=multi_processing',</w:t>
      </w:r>
    </w:p>
    <w:p w14:paraId="65D273E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irect_num_workers=0',</w:t>
      </w:r>
    </w:p>
    <w:p w14:paraId="55B5AFE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3629E6DE" w14:textId="77777777" w:rsidR="007B1F68" w:rsidRPr="007B1F68" w:rsidRDefault="007B1F68" w:rsidP="007B1F68">
      <w:pPr>
        <w:spacing w:before="0" w:line="240" w:lineRule="auto"/>
        <w:jc w:val="left"/>
        <w:rPr>
          <w:rFonts w:ascii="Courier New" w:hAnsi="Courier New" w:cs="Courier New"/>
          <w:sz w:val="14"/>
          <w:szCs w:val="14"/>
        </w:rPr>
      </w:pPr>
    </w:p>
    <w:p w14:paraId="008AA41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Airflow-specific configs; these will be passed directly to airflow</w:t>
      </w:r>
    </w:p>
    <w:p w14:paraId="61C6179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_airflow_config = {</w:t>
      </w:r>
    </w:p>
    <w:p w14:paraId="0782F0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dule_interval': None,</w:t>
      </w:r>
    </w:p>
    <w:p w14:paraId="454836C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rt_date': datetime.datetime(2022, 8, 3),</w:t>
      </w:r>
    </w:p>
    <w:p w14:paraId="7E6AFEA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w:t>
      </w:r>
    </w:p>
    <w:p w14:paraId="69B7747A" w14:textId="77777777" w:rsidR="007B1F68" w:rsidRPr="007B1F68" w:rsidRDefault="007B1F68" w:rsidP="007B1F68">
      <w:pPr>
        <w:spacing w:before="0" w:line="240" w:lineRule="auto"/>
        <w:jc w:val="left"/>
        <w:rPr>
          <w:rFonts w:ascii="Courier New" w:hAnsi="Courier New" w:cs="Courier New"/>
          <w:sz w:val="14"/>
          <w:szCs w:val="14"/>
        </w:rPr>
      </w:pPr>
    </w:p>
    <w:p w14:paraId="3DFC4E41" w14:textId="77777777" w:rsidR="007B1F68" w:rsidRPr="007B1F68" w:rsidRDefault="007B1F68" w:rsidP="007B1F68">
      <w:pPr>
        <w:spacing w:before="0" w:line="240" w:lineRule="auto"/>
        <w:jc w:val="left"/>
        <w:rPr>
          <w:rFonts w:ascii="Courier New" w:hAnsi="Courier New" w:cs="Courier New"/>
          <w:sz w:val="14"/>
          <w:szCs w:val="14"/>
        </w:rPr>
      </w:pPr>
    </w:p>
    <w:p w14:paraId="1352D69A" w14:textId="77777777" w:rsidR="007B1F68" w:rsidRPr="007B1F68" w:rsidRDefault="007B1F68" w:rsidP="007B1F68">
      <w:pPr>
        <w:spacing w:before="0" w:line="240" w:lineRule="auto"/>
        <w:jc w:val="left"/>
        <w:rPr>
          <w:rFonts w:ascii="Courier New" w:hAnsi="Courier New" w:cs="Courier New"/>
          <w:sz w:val="14"/>
          <w:szCs w:val="14"/>
        </w:rPr>
      </w:pPr>
    </w:p>
    <w:p w14:paraId="6BFF944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ef _create_pipeline(pipeline_name: str, pipeline_root: str, data_root: str,</w:t>
      </w:r>
    </w:p>
    <w:p w14:paraId="46E7784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 str, serving_model_dir: str,</w:t>
      </w:r>
    </w:p>
    <w:p w14:paraId="38FEF10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 str, plot_path: str, beam_pipeline_args: List[str]) -&gt; tfx.dsl.Pipeline:</w:t>
      </w:r>
    </w:p>
    <w:p w14:paraId="27713EDC" w14:textId="77777777" w:rsidR="007B1F68" w:rsidRPr="007B1F68" w:rsidRDefault="007B1F68" w:rsidP="007B1F68">
      <w:pPr>
        <w:spacing w:before="0" w:line="240" w:lineRule="auto"/>
        <w:jc w:val="left"/>
        <w:rPr>
          <w:rFonts w:ascii="Courier New" w:hAnsi="Courier New" w:cs="Courier New"/>
          <w:sz w:val="14"/>
          <w:szCs w:val="14"/>
        </w:rPr>
      </w:pPr>
    </w:p>
    <w:p w14:paraId="3E8542EE" w14:textId="77777777" w:rsidR="007B1F68" w:rsidRPr="007B1F68" w:rsidRDefault="007B1F68" w:rsidP="007B1F68">
      <w:pPr>
        <w:spacing w:before="0" w:line="240" w:lineRule="auto"/>
        <w:jc w:val="left"/>
        <w:rPr>
          <w:rFonts w:ascii="Courier New" w:hAnsi="Courier New" w:cs="Courier New"/>
          <w:sz w:val="14"/>
          <w:szCs w:val="14"/>
        </w:rPr>
      </w:pPr>
    </w:p>
    <w:p w14:paraId="1965897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Brings data into the pipeline.</w:t>
      </w:r>
    </w:p>
    <w:p w14:paraId="67576E5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 = tfx.components.CsvExampleGen(input_base=data_root)</w:t>
      </w:r>
    </w:p>
    <w:p w14:paraId="2032320B" w14:textId="77777777" w:rsidR="007B1F68" w:rsidRPr="007B1F68" w:rsidRDefault="007B1F68" w:rsidP="007B1F68">
      <w:pPr>
        <w:spacing w:before="0" w:line="240" w:lineRule="auto"/>
        <w:jc w:val="left"/>
        <w:rPr>
          <w:rFonts w:ascii="Courier New" w:hAnsi="Courier New" w:cs="Courier New"/>
          <w:sz w:val="14"/>
          <w:szCs w:val="14"/>
        </w:rPr>
      </w:pPr>
    </w:p>
    <w:p w14:paraId="40B689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Evaluate rudimentary statistics on the dataset</w:t>
      </w:r>
    </w:p>
    <w:p w14:paraId="35BEC08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 = tfx.components.StatisticsGen(</w:t>
      </w:r>
    </w:p>
    <w:p w14:paraId="71ED5F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3A6FC4C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6CDCF269" w14:textId="77777777" w:rsidR="007B1F68" w:rsidRPr="007B1F68" w:rsidRDefault="007B1F68" w:rsidP="007B1F68">
      <w:pPr>
        <w:spacing w:before="0" w:line="240" w:lineRule="auto"/>
        <w:jc w:val="left"/>
        <w:rPr>
          <w:rFonts w:ascii="Courier New" w:hAnsi="Courier New" w:cs="Courier New"/>
          <w:sz w:val="14"/>
          <w:szCs w:val="14"/>
        </w:rPr>
      </w:pPr>
    </w:p>
    <w:p w14:paraId="734CAA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Read and infer schema of the dataset</w:t>
      </w:r>
    </w:p>
    <w:p w14:paraId="5F348F0A"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 = tfx.components.SchemaGen(</w:t>
      </w:r>
    </w:p>
    <w:p w14:paraId="7E605D8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51F1F2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9E33C19" w14:textId="77777777" w:rsidR="007B1F68" w:rsidRPr="007B1F68" w:rsidRDefault="007B1F68" w:rsidP="007B1F68">
      <w:pPr>
        <w:spacing w:before="0" w:line="240" w:lineRule="auto"/>
        <w:jc w:val="left"/>
        <w:rPr>
          <w:rFonts w:ascii="Courier New" w:hAnsi="Courier New" w:cs="Courier New"/>
          <w:sz w:val="14"/>
          <w:szCs w:val="14"/>
        </w:rPr>
      </w:pPr>
    </w:p>
    <w:p w14:paraId="2D856FF0"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Check dataset for anomalies</w:t>
      </w:r>
    </w:p>
    <w:p w14:paraId="732410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 = tfx.components.ExampleValidator(</w:t>
      </w:r>
    </w:p>
    <w:p w14:paraId="4995D41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statistics_gen.outputs['statistics'],</w:t>
      </w:r>
    </w:p>
    <w:p w14:paraId="13F6A2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77B2529C" w14:textId="77777777" w:rsidR="007B1F68" w:rsidRPr="007B1F68" w:rsidRDefault="007B1F68" w:rsidP="007B1F68">
      <w:pPr>
        <w:spacing w:before="0" w:line="240" w:lineRule="auto"/>
        <w:jc w:val="left"/>
        <w:rPr>
          <w:rFonts w:ascii="Courier New" w:hAnsi="Courier New" w:cs="Courier New"/>
          <w:sz w:val="14"/>
          <w:szCs w:val="14"/>
        </w:rPr>
      </w:pPr>
    </w:p>
    <w:p w14:paraId="0F181EB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Uses user-provided Python function that trains a model.</w:t>
      </w:r>
    </w:p>
    <w:p w14:paraId="2B5FFA1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 = tfx.components.Trainer(</w:t>
      </w:r>
    </w:p>
    <w:p w14:paraId="1C09745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module_file,</w:t>
      </w:r>
    </w:p>
    <w:p w14:paraId="31C0BB0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s=example_gen.outputs['examples'],</w:t>
      </w:r>
    </w:p>
    <w:p w14:paraId="49D375FF"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schema_gen.outputs['schema'],</w:t>
      </w:r>
    </w:p>
    <w:p w14:paraId="5062A6E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_args=tfx.proto.TrainArgs(num_steps=12),</w:t>
      </w:r>
    </w:p>
    <w:p w14:paraId="73A9E2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val_args=tfx.proto.EvalArgs(num_steps=24),</w:t>
      </w:r>
    </w:p>
    <w:p w14:paraId="5750246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ustom_config={"plot_path": plot_path})</w:t>
      </w:r>
    </w:p>
    <w:p w14:paraId="3890FD0D" w14:textId="77777777" w:rsidR="007B1F68" w:rsidRPr="007B1F68" w:rsidRDefault="007B1F68" w:rsidP="007B1F68">
      <w:pPr>
        <w:spacing w:before="0" w:line="240" w:lineRule="auto"/>
        <w:jc w:val="left"/>
        <w:rPr>
          <w:rFonts w:ascii="Courier New" w:hAnsi="Courier New" w:cs="Courier New"/>
          <w:sz w:val="14"/>
          <w:szCs w:val="14"/>
        </w:rPr>
      </w:pPr>
    </w:p>
    <w:p w14:paraId="2D48A4B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Pushes the model to a filesystem destination.</w:t>
      </w:r>
    </w:p>
    <w:p w14:paraId="56E3641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 = tfx.components.Pusher(</w:t>
      </w:r>
    </w:p>
    <w:p w14:paraId="6C83598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el=trainer.outputs['model'],</w:t>
      </w:r>
    </w:p>
    <w:p w14:paraId="060EC9C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_destination=tfx.proto.PushDestination(</w:t>
      </w:r>
    </w:p>
    <w:p w14:paraId="00602F5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filesystem=tfx.proto.PushDestination.Filesystem(</w:t>
      </w:r>
    </w:p>
    <w:p w14:paraId="0503DD3E"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ase_directory=serving_model_dir)))</w:t>
      </w:r>
    </w:p>
    <w:p w14:paraId="004B4A74" w14:textId="77777777" w:rsidR="007B1F68" w:rsidRPr="007B1F68" w:rsidRDefault="007B1F68" w:rsidP="007B1F68">
      <w:pPr>
        <w:spacing w:before="0" w:line="240" w:lineRule="auto"/>
        <w:jc w:val="left"/>
        <w:rPr>
          <w:rFonts w:ascii="Courier New" w:hAnsi="Courier New" w:cs="Courier New"/>
          <w:sz w:val="14"/>
          <w:szCs w:val="14"/>
        </w:rPr>
      </w:pPr>
    </w:p>
    <w:p w14:paraId="6373E51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 Following three components will be included in the pipeline.</w:t>
      </w:r>
    </w:p>
    <w:p w14:paraId="7028B00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 = [</w:t>
      </w:r>
    </w:p>
    <w:p w14:paraId="63F64D7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gen,</w:t>
      </w:r>
    </w:p>
    <w:p w14:paraId="7B05D1C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tatistics_gen,</w:t>
      </w:r>
    </w:p>
    <w:p w14:paraId="294D7E16"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chema_gen,</w:t>
      </w:r>
    </w:p>
    <w:p w14:paraId="1CEACDDD"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example_validator,</w:t>
      </w:r>
    </w:p>
    <w:p w14:paraId="76E84FC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trainer,</w:t>
      </w:r>
    </w:p>
    <w:p w14:paraId="494983D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usher,</w:t>
      </w:r>
    </w:p>
    <w:p w14:paraId="2453EDB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42D3E6DD" w14:textId="77777777" w:rsidR="007B1F68" w:rsidRPr="007B1F68" w:rsidRDefault="007B1F68" w:rsidP="007B1F68">
      <w:pPr>
        <w:spacing w:before="0" w:line="240" w:lineRule="auto"/>
        <w:jc w:val="left"/>
        <w:rPr>
          <w:rFonts w:ascii="Courier New" w:hAnsi="Courier New" w:cs="Courier New"/>
          <w:sz w:val="14"/>
          <w:szCs w:val="14"/>
        </w:rPr>
      </w:pPr>
    </w:p>
    <w:p w14:paraId="564C9482"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return tfx.dsl.Pipeline(</w:t>
      </w:r>
    </w:p>
    <w:p w14:paraId="52EA327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7D9EE701"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5411012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connection_config=tfx.orchestration.metadata</w:t>
      </w:r>
    </w:p>
    <w:p w14:paraId="2B6635A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qlite_metadata_connection_config(metadata_path),</w:t>
      </w:r>
    </w:p>
    <w:p w14:paraId="0B25CEAB"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components=components,</w:t>
      </w:r>
    </w:p>
    <w:p w14:paraId="44763F07"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beam_pipeline_args=beam_pipeline_args</w:t>
      </w:r>
    </w:p>
    <w:p w14:paraId="075CBF4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w:t>
      </w:r>
    </w:p>
    <w:p w14:paraId="0C2277BC" w14:textId="77777777" w:rsidR="007B1F68" w:rsidRPr="007B1F68" w:rsidRDefault="007B1F68" w:rsidP="007B1F68">
      <w:pPr>
        <w:spacing w:before="0" w:line="240" w:lineRule="auto"/>
        <w:jc w:val="left"/>
        <w:rPr>
          <w:rFonts w:ascii="Courier New" w:hAnsi="Courier New" w:cs="Courier New"/>
          <w:sz w:val="14"/>
          <w:szCs w:val="14"/>
        </w:rPr>
      </w:pPr>
    </w:p>
    <w:p w14:paraId="21582D9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DAG = AirflowDagRunner((AirflowPipelineConfig(_airflow_config))).run(</w:t>
      </w:r>
    </w:p>
    <w:p w14:paraId="4ED96F24"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_create_pipeline(</w:t>
      </w:r>
    </w:p>
    <w:p w14:paraId="068992E5"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name=PIPELINE_NAME,</w:t>
      </w:r>
    </w:p>
    <w:p w14:paraId="66D5145C"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ipeline_root=PIPELINE_ROOT,</w:t>
      </w:r>
    </w:p>
    <w:p w14:paraId="177AFDF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data_root=DATA_ROOT,</w:t>
      </w:r>
    </w:p>
    <w:p w14:paraId="646DBFD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odule_file=_trainer_module_file,</w:t>
      </w:r>
    </w:p>
    <w:p w14:paraId="6164EC59"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serving_model_dir=SERVING_MODEL_DIR,</w:t>
      </w:r>
    </w:p>
    <w:p w14:paraId="77CC0558"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metadata_path=METADATA_PATH,</w:t>
      </w:r>
    </w:p>
    <w:p w14:paraId="68F5FA33" w14:textId="77777777" w:rsidR="007B1F68" w:rsidRPr="007B1F68" w:rsidRDefault="007B1F68" w:rsidP="007B1F68">
      <w:pPr>
        <w:spacing w:before="0" w:line="240" w:lineRule="auto"/>
        <w:jc w:val="left"/>
        <w:rPr>
          <w:rFonts w:ascii="Courier New" w:hAnsi="Courier New" w:cs="Courier New"/>
          <w:sz w:val="14"/>
          <w:szCs w:val="14"/>
        </w:rPr>
      </w:pPr>
      <w:r w:rsidRPr="007B1F68">
        <w:rPr>
          <w:rFonts w:ascii="Courier New" w:hAnsi="Courier New" w:cs="Courier New"/>
          <w:sz w:val="14"/>
          <w:szCs w:val="14"/>
        </w:rPr>
        <w:t xml:space="preserve">      plot_path=MODEL_PLOTS,</w:t>
      </w:r>
    </w:p>
    <w:p w14:paraId="4A4EDCFF" w14:textId="3F8C72D5" w:rsidR="006774D5" w:rsidRPr="0058722A" w:rsidRDefault="007B1F68" w:rsidP="007B1F68">
      <w:pPr>
        <w:spacing w:before="0" w:line="240" w:lineRule="auto"/>
        <w:jc w:val="left"/>
        <w:rPr>
          <w:sz w:val="24"/>
        </w:rPr>
      </w:pPr>
      <w:r w:rsidRPr="007B1F68">
        <w:rPr>
          <w:rFonts w:ascii="Courier New" w:hAnsi="Courier New" w:cs="Courier New"/>
          <w:sz w:val="14"/>
          <w:szCs w:val="14"/>
        </w:rPr>
        <w:t xml:space="preserve">      beam_pipeline_args=_beam_pipeline_args))</w:t>
      </w:r>
    </w:p>
    <w:p w14:paraId="49DD3680" w14:textId="4214A529" w:rsidR="00491F82" w:rsidRDefault="00A6789C" w:rsidP="00A6789C">
      <w:pPr>
        <w:pStyle w:val="berschrift3"/>
        <w:numPr>
          <w:ilvl w:val="0"/>
          <w:numId w:val="0"/>
        </w:numPr>
      </w:pPr>
      <w:bookmarkStart w:id="175" w:name="_Toc110808418"/>
      <w:r>
        <w:t>data_fetch</w:t>
      </w:r>
      <w:bookmarkEnd w:id="175"/>
    </w:p>
    <w:p w14:paraId="7DA8C436" w14:textId="5988EAB5" w:rsidR="007B055F" w:rsidRPr="006774D5" w:rsidRDefault="007B055F" w:rsidP="007B055F">
      <w:pPr>
        <w:pStyle w:val="berschrift4"/>
        <w:numPr>
          <w:ilvl w:val="0"/>
          <w:numId w:val="0"/>
        </w:numPr>
      </w:pPr>
      <w:r>
        <w:t>m</w:t>
      </w:r>
      <w:r w:rsidR="006E2548">
        <w:t>ovielens_csv_generator</w:t>
      </w:r>
      <w:r>
        <w:t>.</w:t>
      </w:r>
      <w:r w:rsidR="00765C36">
        <w:t>i</w:t>
      </w:r>
      <w:r>
        <w:t>py</w:t>
      </w:r>
      <w:r w:rsidR="00765C36">
        <w:t>nb</w:t>
      </w:r>
    </w:p>
    <w:p w14:paraId="38693461"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os</w:t>
      </w:r>
    </w:p>
    <w:p w14:paraId="370B4B0D"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import pandas as pd</w:t>
      </w:r>
    </w:p>
    <w:p w14:paraId="474AF515" w14:textId="77777777" w:rsidR="00EA1E3A" w:rsidRPr="00EA1E3A" w:rsidRDefault="00EA1E3A" w:rsidP="00EA1E3A">
      <w:pPr>
        <w:spacing w:before="0" w:line="240" w:lineRule="auto"/>
        <w:jc w:val="left"/>
        <w:rPr>
          <w:rFonts w:ascii="Courier New" w:hAnsi="Courier New" w:cs="Courier New"/>
          <w:sz w:val="14"/>
          <w:szCs w:val="14"/>
        </w:rPr>
      </w:pPr>
    </w:p>
    <w:p w14:paraId="21A90BC9"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 Change work directory to /artifact</w:t>
      </w:r>
    </w:p>
    <w:p w14:paraId="6D35D9BC"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45EEF895"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os.chdir("../data/downloads")</w:t>
      </w:r>
    </w:p>
    <w:p w14:paraId="7BC34C8F" w14:textId="77777777" w:rsidR="00EA1E3A" w:rsidRP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print(os.getcwd())</w:t>
      </w:r>
    </w:p>
    <w:p w14:paraId="0E5D0163" w14:textId="77777777" w:rsidR="00EA1E3A" w:rsidRPr="00EA1E3A" w:rsidRDefault="00EA1E3A" w:rsidP="00EA1E3A">
      <w:pPr>
        <w:spacing w:before="0" w:line="240" w:lineRule="auto"/>
        <w:jc w:val="left"/>
        <w:rPr>
          <w:rFonts w:ascii="Courier New" w:hAnsi="Courier New" w:cs="Courier New"/>
          <w:sz w:val="14"/>
          <w:szCs w:val="14"/>
        </w:rPr>
      </w:pPr>
    </w:p>
    <w:p w14:paraId="486227B5" w14:textId="3646D257" w:rsidR="00EA1E3A" w:rsidRDefault="00EA1E3A" w:rsidP="00EA1E3A">
      <w:pPr>
        <w:spacing w:before="0" w:line="240" w:lineRule="auto"/>
        <w:jc w:val="left"/>
        <w:rPr>
          <w:rFonts w:ascii="Courier New" w:hAnsi="Courier New" w:cs="Courier New"/>
          <w:sz w:val="14"/>
          <w:szCs w:val="14"/>
        </w:rPr>
      </w:pPr>
      <w:r w:rsidRPr="00EA1E3A">
        <w:rPr>
          <w:rFonts w:ascii="Courier New" w:hAnsi="Courier New" w:cs="Courier New"/>
          <w:sz w:val="14"/>
          <w:szCs w:val="14"/>
        </w:rPr>
        <w:t>ds_name = 'ml-100k'</w:t>
      </w:r>
    </w:p>
    <w:p w14:paraId="0E88F05F" w14:textId="77777777" w:rsidR="00765C36" w:rsidRDefault="00765C36" w:rsidP="00EA1E3A">
      <w:pPr>
        <w:spacing w:before="0" w:line="240" w:lineRule="auto"/>
        <w:jc w:val="left"/>
        <w:rPr>
          <w:rFonts w:ascii="Courier New" w:hAnsi="Courier New" w:cs="Courier New"/>
          <w:sz w:val="14"/>
          <w:szCs w:val="14"/>
        </w:rPr>
      </w:pPr>
    </w:p>
    <w:p w14:paraId="7DFA50FC"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Fetch data (only run for the first time)</w:t>
      </w:r>
    </w:p>
    <w:p w14:paraId="0701BD93"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wget https://files.grouplens.org/datasets/movielens/{ds_name}.zip</w:t>
      </w:r>
    </w:p>
    <w:p w14:paraId="68D264C6" w14:textId="77777777" w:rsidR="00765C36" w:rsidRPr="00765C36"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unzip {ds_name}.zip</w:t>
      </w:r>
    </w:p>
    <w:p w14:paraId="51828788" w14:textId="71BC97DC" w:rsidR="00EA1E3A" w:rsidRDefault="00765C36" w:rsidP="00765C36">
      <w:pPr>
        <w:spacing w:before="0" w:line="240" w:lineRule="auto"/>
        <w:jc w:val="left"/>
        <w:rPr>
          <w:rFonts w:ascii="Courier New" w:hAnsi="Courier New" w:cs="Courier New"/>
          <w:sz w:val="14"/>
          <w:szCs w:val="14"/>
        </w:rPr>
      </w:pPr>
      <w:r w:rsidRPr="00765C36">
        <w:rPr>
          <w:rFonts w:ascii="Courier New" w:hAnsi="Courier New" w:cs="Courier New"/>
          <w:sz w:val="14"/>
          <w:szCs w:val="14"/>
        </w:rPr>
        <w:t># !rm {ds_name}.zip</w:t>
      </w:r>
    </w:p>
    <w:p w14:paraId="6B1ABE38" w14:textId="01EA02F5" w:rsidR="00A32DA3" w:rsidRDefault="00A32DA3" w:rsidP="00765C36">
      <w:pPr>
        <w:spacing w:before="0" w:line="240" w:lineRule="auto"/>
        <w:jc w:val="left"/>
        <w:rPr>
          <w:rFonts w:ascii="Courier New" w:hAnsi="Courier New" w:cs="Courier New"/>
          <w:sz w:val="14"/>
          <w:szCs w:val="14"/>
        </w:rPr>
      </w:pPr>
    </w:p>
    <w:p w14:paraId="35307934"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all needed dataframes from download files</w:t>
      </w:r>
    </w:p>
    <w:p w14:paraId="1FA67E02" w14:textId="77777777" w:rsidR="00A32DA3" w:rsidRPr="00A32DA3" w:rsidRDefault="00A32DA3" w:rsidP="00A32DA3">
      <w:pPr>
        <w:spacing w:before="0" w:line="240" w:lineRule="auto"/>
        <w:jc w:val="left"/>
        <w:rPr>
          <w:rFonts w:ascii="Courier New" w:hAnsi="Courier New" w:cs="Courier New"/>
          <w:sz w:val="14"/>
          <w:szCs w:val="14"/>
        </w:rPr>
      </w:pPr>
    </w:p>
    <w:p w14:paraId="513CDC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movie rating</w:t>
      </w:r>
    </w:p>
    <w:p w14:paraId="26E24428"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cols = ['user_id', 'movie_id', 'user_rating', 'timestamp']</w:t>
      </w:r>
    </w:p>
    <w:p w14:paraId="515D693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ata_df = pd.read_csv(f'{ds_name}/u.data', sep='\t', names=data_cols)</w:t>
      </w:r>
    </w:p>
    <w:p w14:paraId="079AC6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print(data_df.sample(1))</w:t>
      </w:r>
    </w:p>
    <w:p w14:paraId="57CAE7BE" w14:textId="77777777" w:rsidR="00A32DA3" w:rsidRPr="00A32DA3" w:rsidRDefault="00A32DA3" w:rsidP="00A32DA3">
      <w:pPr>
        <w:spacing w:before="0" w:line="240" w:lineRule="auto"/>
        <w:jc w:val="left"/>
        <w:rPr>
          <w:rFonts w:ascii="Courier New" w:hAnsi="Courier New" w:cs="Courier New"/>
          <w:sz w:val="14"/>
          <w:szCs w:val="14"/>
        </w:rPr>
      </w:pPr>
    </w:p>
    <w:p w14:paraId="1E29425C"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Instantiate DF of user demography</w:t>
      </w:r>
    </w:p>
    <w:p w14:paraId="2FE39133"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cols = ['user_id', 'raw_user_age', 'user_gender', 'user_occupation_text', 'user_zip_code']</w:t>
      </w:r>
    </w:p>
    <w:p w14:paraId="484619D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user_df = pd.read_csv(f'{ds_name}/u.user', sep='|', names=user_cols)</w:t>
      </w:r>
    </w:p>
    <w:p w14:paraId="4459E51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lastRenderedPageBreak/>
        <w:t>print(user_df.sample(1))</w:t>
      </w:r>
    </w:p>
    <w:p w14:paraId="47B63543" w14:textId="77777777" w:rsidR="00A32DA3" w:rsidRPr="00A32DA3" w:rsidRDefault="00A32DA3" w:rsidP="00A32DA3">
      <w:pPr>
        <w:spacing w:before="0" w:line="240" w:lineRule="auto"/>
        <w:jc w:val="left"/>
        <w:rPr>
          <w:rFonts w:ascii="Courier New" w:hAnsi="Courier New" w:cs="Courier New"/>
          <w:sz w:val="14"/>
          <w:szCs w:val="14"/>
        </w:rPr>
      </w:pPr>
    </w:p>
    <w:p w14:paraId="342634FD"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cols = ['movie_id', 'movie_name', 'release_date', ' ','link', 'genre1', 'genre2', 'genre3', 'genre4', 'genre5', 'genre6', 'genre7', 'genre8', 'genre9', 'genre10', 'genre11', 'genre12', 'genre13', 'genre14', 'genre15', 'genre16', 'genre17', 'genre18', 'genre19', 'genre20']</w:t>
      </w:r>
    </w:p>
    <w:p w14:paraId="38CBAC1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pd.read_csv(f'{ds_name}/u.item', sep='|', names=movie_cols, encoding = "ISO-8859-1")</w:t>
      </w:r>
    </w:p>
    <w:p w14:paraId="7895FAEB"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keep columns movie_id, movie_name, release_date</w:t>
      </w:r>
    </w:p>
    <w:p w14:paraId="2CC80049"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 = movie_df.iloc[:, :3]</w:t>
      </w:r>
    </w:p>
    <w:p w14:paraId="2D10EC4A" w14:textId="37979862" w:rsidR="007B055F"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movie_df.sample(1)</w:t>
      </w:r>
    </w:p>
    <w:p w14:paraId="4DBDC6D6" w14:textId="293441D9" w:rsidR="00A32DA3" w:rsidRDefault="00A32DA3" w:rsidP="00A32DA3">
      <w:pPr>
        <w:spacing w:before="0" w:line="240" w:lineRule="auto"/>
        <w:jc w:val="left"/>
        <w:rPr>
          <w:rFonts w:ascii="Courier New" w:hAnsi="Courier New" w:cs="Courier New"/>
          <w:sz w:val="14"/>
          <w:szCs w:val="14"/>
        </w:rPr>
      </w:pPr>
    </w:p>
    <w:p w14:paraId="04623F9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Merge individual dfs into one</w:t>
      </w:r>
    </w:p>
    <w:p w14:paraId="482E0D5F" w14:textId="77777777" w:rsidR="00A32DA3" w:rsidRPr="00A32DA3" w:rsidRDefault="00A32DA3" w:rsidP="00A32DA3">
      <w:pPr>
        <w:spacing w:before="0" w:line="240" w:lineRule="auto"/>
        <w:jc w:val="left"/>
        <w:rPr>
          <w:rFonts w:ascii="Courier New" w:hAnsi="Courier New" w:cs="Courier New"/>
          <w:sz w:val="14"/>
          <w:szCs w:val="14"/>
        </w:rPr>
      </w:pPr>
    </w:p>
    <w:p w14:paraId="29C3D1FA"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ata_df with user_df</w:t>
      </w:r>
    </w:p>
    <w:p w14:paraId="585B1CD7"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ata_df.merge(user_df, on='user_id')</w:t>
      </w:r>
    </w:p>
    <w:p w14:paraId="3A6E46B6"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 Augment df with movie_df</w:t>
      </w:r>
    </w:p>
    <w:p w14:paraId="339B8F75" w14:textId="77777777" w:rsidR="00A32DA3" w:rsidRP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 = df.merge(movie_df, on='movie_id')</w:t>
      </w:r>
    </w:p>
    <w:p w14:paraId="54CEDF92" w14:textId="54486C8D" w:rsidR="00A32DA3" w:rsidRDefault="00A32DA3" w:rsidP="00A32DA3">
      <w:pPr>
        <w:spacing w:before="0" w:line="240" w:lineRule="auto"/>
        <w:jc w:val="left"/>
        <w:rPr>
          <w:rFonts w:ascii="Courier New" w:hAnsi="Courier New" w:cs="Courier New"/>
          <w:sz w:val="14"/>
          <w:szCs w:val="14"/>
        </w:rPr>
      </w:pPr>
      <w:r w:rsidRPr="00A32DA3">
        <w:rPr>
          <w:rFonts w:ascii="Courier New" w:hAnsi="Courier New" w:cs="Courier New"/>
          <w:sz w:val="14"/>
          <w:szCs w:val="14"/>
        </w:rPr>
        <w:t>df</w:t>
      </w:r>
    </w:p>
    <w:p w14:paraId="7979364F" w14:textId="0B3F2FAD" w:rsidR="00A32DA3" w:rsidRDefault="00A32DA3" w:rsidP="00A32DA3">
      <w:pPr>
        <w:spacing w:before="0" w:line="240" w:lineRule="auto"/>
        <w:jc w:val="left"/>
        <w:rPr>
          <w:rFonts w:ascii="Courier New" w:hAnsi="Courier New" w:cs="Courier New"/>
          <w:sz w:val="14"/>
          <w:szCs w:val="14"/>
        </w:rPr>
      </w:pPr>
    </w:p>
    <w:p w14:paraId="6B4350A6"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Simple data augmentation</w:t>
      </w:r>
    </w:p>
    <w:p w14:paraId="1079E38C" w14:textId="77777777" w:rsidR="007D3456" w:rsidRPr="007D3456" w:rsidRDefault="007D3456" w:rsidP="007D3456">
      <w:pPr>
        <w:spacing w:before="0" w:line="240" w:lineRule="auto"/>
        <w:jc w:val="left"/>
        <w:rPr>
          <w:rFonts w:ascii="Courier New" w:hAnsi="Courier New" w:cs="Courier New"/>
          <w:sz w:val="14"/>
          <w:szCs w:val="14"/>
        </w:rPr>
      </w:pPr>
    </w:p>
    <w:p w14:paraId="2F1B336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Bucketize user age (as seen in tfds)</w:t>
      </w:r>
    </w:p>
    <w:p w14:paraId="41908D9A"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ef bucketizer(age):</w:t>
      </w:r>
    </w:p>
    <w:p w14:paraId="61951ED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if age &lt; 18:</w:t>
      </w:r>
    </w:p>
    <w:p w14:paraId="30CD0C6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w:t>
      </w:r>
    </w:p>
    <w:p w14:paraId="45618D4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18 and age &lt; 25:</w:t>
      </w:r>
    </w:p>
    <w:p w14:paraId="4A75D00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18</w:t>
      </w:r>
    </w:p>
    <w:p w14:paraId="24BAAAA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25 and age &lt; 35:</w:t>
      </w:r>
    </w:p>
    <w:p w14:paraId="2832C50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25</w:t>
      </w:r>
    </w:p>
    <w:p w14:paraId="3EBC918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35 and age &lt; 45:</w:t>
      </w:r>
    </w:p>
    <w:p w14:paraId="6326C90B"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35</w:t>
      </w:r>
    </w:p>
    <w:p w14:paraId="61FB9A4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45 and age &lt; 50:</w:t>
      </w:r>
    </w:p>
    <w:p w14:paraId="0C59F2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45</w:t>
      </w:r>
    </w:p>
    <w:p w14:paraId="71B623A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if age &gt;= 50 and age &lt; 55:</w:t>
      </w:r>
    </w:p>
    <w:p w14:paraId="73819DC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0</w:t>
      </w:r>
    </w:p>
    <w:p w14:paraId="4E8E7717"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else:</w:t>
      </w:r>
    </w:p>
    <w:p w14:paraId="4A7B962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xml:space="preserve">        return 56</w:t>
      </w:r>
    </w:p>
    <w:p w14:paraId="023D40FA" w14:textId="77777777" w:rsidR="007D3456" w:rsidRPr="007D3456" w:rsidRDefault="007D3456" w:rsidP="007D3456">
      <w:pPr>
        <w:spacing w:before="0" w:line="240" w:lineRule="auto"/>
        <w:jc w:val="left"/>
        <w:rPr>
          <w:rFonts w:ascii="Courier New" w:hAnsi="Courier New" w:cs="Courier New"/>
          <w:sz w:val="14"/>
          <w:szCs w:val="14"/>
        </w:rPr>
      </w:pPr>
    </w:p>
    <w:p w14:paraId="02F2574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ucketized_user_age'] = df['raw_user_age'].apply(bucketizer)</w:t>
      </w:r>
    </w:p>
    <w:p w14:paraId="260A9822" w14:textId="77777777" w:rsidR="007D3456" w:rsidRPr="007D3456" w:rsidRDefault="007D3456" w:rsidP="007D3456">
      <w:pPr>
        <w:spacing w:before="0" w:line="240" w:lineRule="auto"/>
        <w:jc w:val="left"/>
        <w:rPr>
          <w:rFonts w:ascii="Courier New" w:hAnsi="Courier New" w:cs="Courier New"/>
          <w:sz w:val="14"/>
          <w:szCs w:val="14"/>
        </w:rPr>
      </w:pPr>
    </w:p>
    <w:p w14:paraId="7F7B255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onvert gender to bool value</w:t>
      </w:r>
    </w:p>
    <w:p w14:paraId="325365E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bool_user_gender'] = df['user_gender'].map({'M': True, 'F': False})</w:t>
      </w:r>
    </w:p>
    <w:p w14:paraId="447806EF"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4BAEE061" w14:textId="77777777" w:rsidR="007D3456" w:rsidRPr="007D3456" w:rsidRDefault="007D3456" w:rsidP="007D3456">
      <w:pPr>
        <w:spacing w:before="0" w:line="240" w:lineRule="auto"/>
        <w:jc w:val="left"/>
        <w:rPr>
          <w:rFonts w:ascii="Courier New" w:hAnsi="Courier New" w:cs="Courier New"/>
          <w:sz w:val="14"/>
          <w:szCs w:val="14"/>
        </w:rPr>
      </w:pPr>
    </w:p>
    <w:p w14:paraId="0EE2D61D"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int_user_gender'] = df['bool_user_gender'].astype(int)</w:t>
      </w:r>
    </w:p>
    <w:p w14:paraId="2F3CC717" w14:textId="77777777" w:rsidR="007D3456" w:rsidRPr="007D3456" w:rsidRDefault="007D3456" w:rsidP="007D3456">
      <w:pPr>
        <w:spacing w:before="0" w:line="240" w:lineRule="auto"/>
        <w:jc w:val="left"/>
        <w:rPr>
          <w:rFonts w:ascii="Courier New" w:hAnsi="Courier New" w:cs="Courier New"/>
          <w:sz w:val="14"/>
          <w:szCs w:val="14"/>
        </w:rPr>
      </w:pPr>
    </w:p>
    <w:p w14:paraId="49AE8BC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Extract year as int from release date</w:t>
      </w:r>
    </w:p>
    <w:p w14:paraId="48363E7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ef year_extractor(date):</w:t>
      </w:r>
    </w:p>
    <w:p w14:paraId="64084DC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return date.split('-')[2]</w:t>
      </w:r>
    </w:p>
    <w:p w14:paraId="2D9BA0C2"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w:t>
      </w:r>
    </w:p>
    <w:p w14:paraId="4672FC6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df['release_year'] = df['release_date'].apply(year_extractor)</w:t>
      </w:r>
    </w:p>
    <w:p w14:paraId="1214C8C2" w14:textId="5EEED527" w:rsidR="00A32DA3"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w:t>
      </w:r>
    </w:p>
    <w:p w14:paraId="608269C6" w14:textId="2C1DB8D0" w:rsidR="007D3456" w:rsidRDefault="007D3456" w:rsidP="007D3456">
      <w:pPr>
        <w:spacing w:before="0" w:line="240" w:lineRule="auto"/>
        <w:jc w:val="left"/>
        <w:rPr>
          <w:rFonts w:ascii="Courier New" w:hAnsi="Courier New" w:cs="Courier New"/>
          <w:sz w:val="14"/>
          <w:szCs w:val="14"/>
        </w:rPr>
      </w:pPr>
    </w:p>
    <w:p w14:paraId="14348578"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 Create a ready-to-user df for the model</w:t>
      </w:r>
    </w:p>
    <w:p w14:paraId="3DF10311"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user_id', 'movie_id', 'user_rating', 'timestamp', 'user_occupation_text', 'bucketized_user_age', 'int_user_gender']]</w:t>
      </w:r>
    </w:p>
    <w:p w14:paraId="620F7F09" w14:textId="77777777" w:rsidR="007D3456" w:rsidRPr="007D3456" w:rsidRDefault="007D3456" w:rsidP="007D3456">
      <w:pPr>
        <w:spacing w:before="0" w:line="240" w:lineRule="auto"/>
        <w:jc w:val="left"/>
        <w:rPr>
          <w:rFonts w:ascii="Courier New" w:hAnsi="Courier New" w:cs="Courier New"/>
          <w:sz w:val="14"/>
          <w:szCs w:val="14"/>
        </w:rPr>
      </w:pPr>
    </w:p>
    <w:p w14:paraId="078970A3"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_text'], _ = pd.factorize(df_processed['user_occupation_text'])</w:t>
      </w:r>
    </w:p>
    <w:p w14:paraId="3EB2D410"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bucketized_user_age'], _ = pd.factorize(df_processed['bucketized_user_age'])</w:t>
      </w:r>
    </w:p>
    <w:p w14:paraId="6D7E4227" w14:textId="77777777" w:rsidR="007D3456" w:rsidRPr="007D3456" w:rsidRDefault="007D3456" w:rsidP="007D3456">
      <w:pPr>
        <w:spacing w:before="0" w:line="240" w:lineRule="auto"/>
        <w:jc w:val="left"/>
        <w:rPr>
          <w:rFonts w:ascii="Courier New" w:hAnsi="Courier New" w:cs="Courier New"/>
          <w:sz w:val="14"/>
          <w:szCs w:val="14"/>
        </w:rPr>
      </w:pPr>
    </w:p>
    <w:p w14:paraId="1FBCB1EE"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 = df_processed.rename(columns={"user_occupation_text" : "user_occupation", "bucketized_user_age" : "user_age_cohort", "int_user_gender" : "user_gender"})</w:t>
      </w:r>
    </w:p>
    <w:p w14:paraId="2502B055"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occupation'] = df_processed['user_occupation'].apply(lambda x: x+1)</w:t>
      </w:r>
    </w:p>
    <w:p w14:paraId="7333818C" w14:textId="77777777" w:rsidR="007D3456" w:rsidRP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user_age_cohort'] = df_processed['user_age_cohort'].apply(lambda x: x+1)</w:t>
      </w:r>
    </w:p>
    <w:p w14:paraId="19FDBB71" w14:textId="77777777" w:rsidR="007D3456" w:rsidRPr="007D3456" w:rsidRDefault="007D3456" w:rsidP="007D3456">
      <w:pPr>
        <w:spacing w:before="0" w:line="240" w:lineRule="auto"/>
        <w:jc w:val="left"/>
        <w:rPr>
          <w:rFonts w:ascii="Courier New" w:hAnsi="Courier New" w:cs="Courier New"/>
          <w:sz w:val="14"/>
          <w:szCs w:val="14"/>
        </w:rPr>
      </w:pPr>
    </w:p>
    <w:p w14:paraId="0B47D623" w14:textId="190F41B0" w:rsidR="007D3456" w:rsidRDefault="007D3456" w:rsidP="007D3456">
      <w:pPr>
        <w:spacing w:before="0" w:line="240" w:lineRule="auto"/>
        <w:jc w:val="left"/>
        <w:rPr>
          <w:rFonts w:ascii="Courier New" w:hAnsi="Courier New" w:cs="Courier New"/>
          <w:sz w:val="14"/>
          <w:szCs w:val="14"/>
        </w:rPr>
      </w:pPr>
      <w:r w:rsidRPr="007D3456">
        <w:rPr>
          <w:rFonts w:ascii="Courier New" w:hAnsi="Courier New" w:cs="Courier New"/>
          <w:sz w:val="14"/>
          <w:szCs w:val="14"/>
        </w:rPr>
        <w:t>df_processed</w:t>
      </w:r>
    </w:p>
    <w:p w14:paraId="7957CA69" w14:textId="5FB8D3E0" w:rsidR="007D3456" w:rsidRDefault="007D3456" w:rsidP="007D3456">
      <w:pPr>
        <w:spacing w:before="0" w:line="240" w:lineRule="auto"/>
        <w:jc w:val="left"/>
        <w:rPr>
          <w:rFonts w:ascii="Courier New" w:hAnsi="Courier New" w:cs="Courier New"/>
          <w:sz w:val="14"/>
          <w:szCs w:val="14"/>
        </w:rPr>
      </w:pPr>
    </w:p>
    <w:p w14:paraId="07CBFDB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complete file in the data repository</w:t>
      </w:r>
    </w:p>
    <w:p w14:paraId="37CFF96B"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os.chdir("../recommender-datasets/")</w:t>
      </w:r>
    </w:p>
    <w:p w14:paraId="40A0455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to_csv(f"{ds_name}_augmented.csv", index=False)</w:t>
      </w:r>
    </w:p>
    <w:p w14:paraId="5F917279"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shape)</w:t>
      </w:r>
    </w:p>
    <w:p w14:paraId="69E1718F" w14:textId="77777777" w:rsidR="006E2548" w:rsidRPr="006E2548" w:rsidRDefault="006E2548" w:rsidP="006E2548">
      <w:pPr>
        <w:spacing w:before="0" w:line="240" w:lineRule="auto"/>
        <w:jc w:val="left"/>
        <w:rPr>
          <w:rFonts w:ascii="Courier New" w:hAnsi="Courier New" w:cs="Courier New"/>
          <w:sz w:val="14"/>
          <w:szCs w:val="14"/>
        </w:rPr>
      </w:pPr>
    </w:p>
    <w:p w14:paraId="08CE607B" w14:textId="77777777" w:rsidR="006E2548" w:rsidRPr="006E2548" w:rsidRDefault="006E2548" w:rsidP="006E2548">
      <w:pPr>
        <w:spacing w:before="0" w:line="240" w:lineRule="auto"/>
        <w:jc w:val="left"/>
        <w:rPr>
          <w:rFonts w:ascii="Courier New" w:hAnsi="Courier New" w:cs="Courier New"/>
          <w:sz w:val="14"/>
          <w:szCs w:val="14"/>
        </w:rPr>
      </w:pPr>
    </w:p>
    <w:p w14:paraId="705806E1"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plit data in half by timestamp (for concept drift analysis)</w:t>
      </w:r>
    </w:p>
    <w:p w14:paraId="7C0CC86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median_timestamp = df['timestamp'].median()</w:t>
      </w:r>
    </w:p>
    <w:p w14:paraId="11719341" w14:textId="77777777" w:rsidR="006E2548" w:rsidRPr="006E2548" w:rsidRDefault="006E2548" w:rsidP="006E2548">
      <w:pPr>
        <w:spacing w:before="0" w:line="240" w:lineRule="auto"/>
        <w:jc w:val="left"/>
        <w:rPr>
          <w:rFonts w:ascii="Courier New" w:hAnsi="Courier New" w:cs="Courier New"/>
          <w:sz w:val="14"/>
          <w:szCs w:val="14"/>
        </w:rPr>
      </w:pPr>
    </w:p>
    <w:p w14:paraId="4D2AEB1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 = df.loc[df['timestamp'] &lt;= median_timestamp]</w:t>
      </w:r>
    </w:p>
    <w:p w14:paraId="028ADB2F"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 = df.loc[df['timestamp'] &gt; median_timestamp]</w:t>
      </w:r>
    </w:p>
    <w:p w14:paraId="2407422A" w14:textId="77777777" w:rsidR="006E2548" w:rsidRPr="006E2548" w:rsidRDefault="006E2548" w:rsidP="006E2548">
      <w:pPr>
        <w:spacing w:before="0" w:line="240" w:lineRule="auto"/>
        <w:jc w:val="left"/>
        <w:rPr>
          <w:rFonts w:ascii="Courier New" w:hAnsi="Courier New" w:cs="Courier New"/>
          <w:sz w:val="14"/>
          <w:szCs w:val="14"/>
        </w:rPr>
      </w:pPr>
    </w:p>
    <w:p w14:paraId="4581FF8E"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735C13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1.shape)</w:t>
      </w:r>
    </w:p>
    <w:p w14:paraId="5441C0D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2.shape)</w:t>
      </w:r>
    </w:p>
    <w:p w14:paraId="798F7627" w14:textId="77777777" w:rsidR="006E2548" w:rsidRPr="006E2548" w:rsidRDefault="006E2548" w:rsidP="006E2548">
      <w:pPr>
        <w:spacing w:before="0" w:line="240" w:lineRule="auto"/>
        <w:jc w:val="left"/>
        <w:rPr>
          <w:rFonts w:ascii="Courier New" w:hAnsi="Courier New" w:cs="Courier New"/>
          <w:sz w:val="14"/>
          <w:szCs w:val="14"/>
        </w:rPr>
      </w:pPr>
    </w:p>
    <w:p w14:paraId="0FB4C10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1.to_csv(f"{ds_name}_part1_augmented.csv", index=False)</w:t>
      </w:r>
    </w:p>
    <w:p w14:paraId="50A529E4" w14:textId="764C1B6A" w:rsidR="007D3456"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2.to_csv(f"{ds_name}_part2_augmented.csv", index=False)</w:t>
      </w:r>
    </w:p>
    <w:p w14:paraId="60C4B5D4" w14:textId="32BB0047" w:rsidR="006E2548" w:rsidRDefault="006E2548" w:rsidP="006E2548">
      <w:pPr>
        <w:spacing w:before="0" w:line="240" w:lineRule="auto"/>
        <w:jc w:val="left"/>
        <w:rPr>
          <w:rFonts w:ascii="Courier New" w:hAnsi="Courier New" w:cs="Courier New"/>
          <w:sz w:val="14"/>
          <w:szCs w:val="14"/>
        </w:rPr>
      </w:pPr>
    </w:p>
    <w:p w14:paraId="4D39BCB3"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Save processed file in the data repository</w:t>
      </w:r>
    </w:p>
    <w:p w14:paraId="3B090AB3" w14:textId="77777777" w:rsidR="006E2548" w:rsidRPr="006E2548" w:rsidRDefault="006E2548" w:rsidP="006E2548">
      <w:pPr>
        <w:spacing w:before="0" w:line="240" w:lineRule="auto"/>
        <w:jc w:val="left"/>
        <w:rPr>
          <w:rFonts w:ascii="Courier New" w:hAnsi="Courier New" w:cs="Courier New"/>
          <w:sz w:val="14"/>
          <w:szCs w:val="14"/>
        </w:rPr>
      </w:pPr>
    </w:p>
    <w:p w14:paraId="64EC4F8A"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to_csv(f"{ds_name}_ready.csv", index=False)</w:t>
      </w:r>
    </w:p>
    <w:p w14:paraId="58B44B28"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shape)</w:t>
      </w:r>
    </w:p>
    <w:p w14:paraId="17B41833" w14:textId="77777777" w:rsidR="006E2548" w:rsidRPr="006E2548" w:rsidRDefault="006E2548" w:rsidP="006E2548">
      <w:pPr>
        <w:spacing w:before="0" w:line="240" w:lineRule="auto"/>
        <w:jc w:val="left"/>
        <w:rPr>
          <w:rFonts w:ascii="Courier New" w:hAnsi="Courier New" w:cs="Courier New"/>
          <w:sz w:val="14"/>
          <w:szCs w:val="14"/>
        </w:rPr>
      </w:pPr>
    </w:p>
    <w:p w14:paraId="731107C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lastRenderedPageBreak/>
        <w:t>df_processed_1 = df_processed.loc[df_processed['timestamp'] &lt;= median_timestamp]</w:t>
      </w:r>
    </w:p>
    <w:p w14:paraId="6F639642"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 = df_processed.loc[df_processed['timestamp'] &gt; median_timestamp]</w:t>
      </w:r>
    </w:p>
    <w:p w14:paraId="5A885AAF" w14:textId="77777777" w:rsidR="006E2548" w:rsidRPr="006E2548" w:rsidRDefault="006E2548" w:rsidP="006E2548">
      <w:pPr>
        <w:spacing w:before="0" w:line="240" w:lineRule="auto"/>
        <w:jc w:val="left"/>
        <w:rPr>
          <w:rFonts w:ascii="Courier New" w:hAnsi="Courier New" w:cs="Courier New"/>
          <w:sz w:val="14"/>
          <w:szCs w:val="14"/>
        </w:rPr>
      </w:pPr>
    </w:p>
    <w:p w14:paraId="3C0BDD64"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 Check split</w:t>
      </w:r>
    </w:p>
    <w:p w14:paraId="2E391BC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1.shape)</w:t>
      </w:r>
    </w:p>
    <w:p w14:paraId="5FEC2C1C"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print(df_processed_2.shape)</w:t>
      </w:r>
    </w:p>
    <w:p w14:paraId="0265278F" w14:textId="77777777" w:rsidR="006E2548" w:rsidRPr="006E2548" w:rsidRDefault="006E2548" w:rsidP="006E2548">
      <w:pPr>
        <w:spacing w:before="0" w:line="240" w:lineRule="auto"/>
        <w:jc w:val="left"/>
        <w:rPr>
          <w:rFonts w:ascii="Courier New" w:hAnsi="Courier New" w:cs="Courier New"/>
          <w:sz w:val="14"/>
          <w:szCs w:val="14"/>
        </w:rPr>
      </w:pPr>
    </w:p>
    <w:p w14:paraId="7DAB5650" w14:textId="77777777" w:rsidR="006E2548" w:rsidRP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1.to_csv(f"{ds_name}_ready_part1.csv", index=False)</w:t>
      </w:r>
    </w:p>
    <w:p w14:paraId="4B0682BA" w14:textId="12507155" w:rsidR="006E2548" w:rsidRDefault="006E2548" w:rsidP="006E2548">
      <w:pPr>
        <w:spacing w:before="0" w:line="240" w:lineRule="auto"/>
        <w:jc w:val="left"/>
        <w:rPr>
          <w:rFonts w:ascii="Courier New" w:hAnsi="Courier New" w:cs="Courier New"/>
          <w:sz w:val="14"/>
          <w:szCs w:val="14"/>
        </w:rPr>
      </w:pPr>
      <w:r w:rsidRPr="006E2548">
        <w:rPr>
          <w:rFonts w:ascii="Courier New" w:hAnsi="Courier New" w:cs="Courier New"/>
          <w:sz w:val="14"/>
          <w:szCs w:val="14"/>
        </w:rPr>
        <w:t>df_processed_2.to_csv(f"{ds_name}_ready_part2.csv", index=False)</w:t>
      </w:r>
    </w:p>
    <w:p w14:paraId="3318842D" w14:textId="180DDA90" w:rsidR="009B2217" w:rsidRDefault="009B2217" w:rsidP="006E2548">
      <w:pPr>
        <w:spacing w:before="0" w:line="240" w:lineRule="auto"/>
        <w:jc w:val="left"/>
        <w:rPr>
          <w:rFonts w:ascii="Courier New" w:hAnsi="Courier New" w:cs="Courier New"/>
          <w:sz w:val="14"/>
          <w:szCs w:val="14"/>
        </w:rPr>
      </w:pPr>
    </w:p>
    <w:p w14:paraId="5AE80ED9" w14:textId="50267EFF" w:rsidR="009B2217" w:rsidRDefault="009B2217" w:rsidP="009B2217">
      <w:pPr>
        <w:pStyle w:val="berschrift3"/>
        <w:numPr>
          <w:ilvl w:val="0"/>
          <w:numId w:val="0"/>
        </w:numPr>
      </w:pPr>
      <w:bookmarkStart w:id="176" w:name="_Toc110808419"/>
      <w:r>
        <w:t>model_source</w:t>
      </w:r>
      <w:bookmarkEnd w:id="176"/>
    </w:p>
    <w:p w14:paraId="138E8CCD" w14:textId="65E2263D" w:rsidR="009B2217" w:rsidRPr="006774D5" w:rsidRDefault="000D4077" w:rsidP="009B2217">
      <w:pPr>
        <w:pStyle w:val="berschrift4"/>
        <w:numPr>
          <w:ilvl w:val="0"/>
          <w:numId w:val="0"/>
        </w:numPr>
      </w:pPr>
      <w:r>
        <w:t>dcn_ranking_training</w:t>
      </w:r>
      <w:r w:rsidR="009B2217">
        <w:t>.</w:t>
      </w:r>
      <w:r>
        <w:t>py</w:t>
      </w:r>
    </w:p>
    <w:p w14:paraId="2491E0CF" w14:textId="77777777" w:rsidR="0005430B" w:rsidRPr="0005430B" w:rsidRDefault="0005430B" w:rsidP="0005430B">
      <w:pPr>
        <w:spacing w:before="0" w:line="240" w:lineRule="auto"/>
        <w:jc w:val="left"/>
        <w:rPr>
          <w:rFonts w:ascii="Courier New" w:hAnsi="Courier New" w:cs="Courier New"/>
          <w:sz w:val="14"/>
          <w:szCs w:val="14"/>
        </w:rPr>
      </w:pPr>
    </w:p>
    <w:p w14:paraId="0B6A37D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Dict, Text</w:t>
      </w:r>
    </w:p>
    <w:p w14:paraId="04ED40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yping import List</w:t>
      </w:r>
    </w:p>
    <w:p w14:paraId="1CD8B83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pathlib import Path</w:t>
      </w:r>
    </w:p>
    <w:p w14:paraId="41203355" w14:textId="77777777" w:rsidR="0005430B" w:rsidRPr="0005430B" w:rsidRDefault="0005430B" w:rsidP="0005430B">
      <w:pPr>
        <w:spacing w:before="0" w:line="240" w:lineRule="auto"/>
        <w:jc w:val="left"/>
        <w:rPr>
          <w:rFonts w:ascii="Courier New" w:hAnsi="Courier New" w:cs="Courier New"/>
          <w:sz w:val="14"/>
          <w:szCs w:val="14"/>
        </w:rPr>
      </w:pPr>
    </w:p>
    <w:p w14:paraId="0B5E08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matplotlib.pyplot as plt</w:t>
      </w:r>
    </w:p>
    <w:p w14:paraId="3176923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mpl_toolkits.axes_grid1 import make_axes_locatable</w:t>
      </w:r>
    </w:p>
    <w:p w14:paraId="2CD54165" w14:textId="77777777" w:rsidR="0005430B" w:rsidRPr="0005430B" w:rsidRDefault="0005430B" w:rsidP="0005430B">
      <w:pPr>
        <w:spacing w:before="0" w:line="240" w:lineRule="auto"/>
        <w:jc w:val="left"/>
        <w:rPr>
          <w:rFonts w:ascii="Courier New" w:hAnsi="Courier New" w:cs="Courier New"/>
          <w:sz w:val="14"/>
          <w:szCs w:val="14"/>
        </w:rPr>
      </w:pPr>
    </w:p>
    <w:p w14:paraId="0C3A969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numpy as np</w:t>
      </w:r>
    </w:p>
    <w:p w14:paraId="3EB0AD1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 as tf</w:t>
      </w:r>
    </w:p>
    <w:p w14:paraId="1AEE5EEC" w14:textId="77777777" w:rsidR="0005430B" w:rsidRPr="0005430B" w:rsidRDefault="0005430B" w:rsidP="0005430B">
      <w:pPr>
        <w:spacing w:before="0" w:line="240" w:lineRule="auto"/>
        <w:jc w:val="left"/>
        <w:rPr>
          <w:rFonts w:ascii="Courier New" w:hAnsi="Courier New" w:cs="Courier New"/>
          <w:sz w:val="14"/>
          <w:szCs w:val="14"/>
        </w:rPr>
      </w:pPr>
    </w:p>
    <w:p w14:paraId="45BC435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metadata.proto.v0 import schema_pb2</w:t>
      </w:r>
    </w:p>
    <w:p w14:paraId="62708F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import tensorflow_recommenders as tfrs</w:t>
      </w:r>
    </w:p>
    <w:p w14:paraId="1337C69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ensorflow_transform.tf_metadata import schema_utils</w:t>
      </w:r>
    </w:p>
    <w:p w14:paraId="5DC940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 import v1 as tfx</w:t>
      </w:r>
    </w:p>
    <w:p w14:paraId="0CBC659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from tfx_bsl.public import tfxio</w:t>
      </w:r>
    </w:p>
    <w:p w14:paraId="329110D7" w14:textId="77777777" w:rsidR="0005430B" w:rsidRPr="0005430B" w:rsidRDefault="0005430B" w:rsidP="0005430B">
      <w:pPr>
        <w:spacing w:before="0" w:line="240" w:lineRule="auto"/>
        <w:jc w:val="left"/>
        <w:rPr>
          <w:rFonts w:ascii="Courier New" w:hAnsi="Courier New" w:cs="Courier New"/>
          <w:sz w:val="14"/>
          <w:szCs w:val="14"/>
        </w:rPr>
      </w:pPr>
    </w:p>
    <w:p w14:paraId="023FE5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KEYS = ["movie_id","user_id","user_gender", "user_occupation", "user_age_cohort"]</w:t>
      </w:r>
    </w:p>
    <w:p w14:paraId="6855CC6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LABEL_KEY = 'user_rating'</w:t>
      </w:r>
    </w:p>
    <w:p w14:paraId="3E8E78A3" w14:textId="77777777" w:rsidR="0005430B" w:rsidRPr="0005430B" w:rsidRDefault="0005430B" w:rsidP="0005430B">
      <w:pPr>
        <w:spacing w:before="0" w:line="240" w:lineRule="auto"/>
        <w:jc w:val="left"/>
        <w:rPr>
          <w:rFonts w:ascii="Courier New" w:hAnsi="Courier New" w:cs="Courier New"/>
          <w:sz w:val="14"/>
          <w:szCs w:val="14"/>
        </w:rPr>
      </w:pPr>
    </w:p>
    <w:p w14:paraId="7AB6D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_FEATURE_SPEC = {</w:t>
      </w:r>
    </w:p>
    <w:p w14:paraId="533EFD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28762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 tf.io.FixedLenFeature(shape=[1], dtype=tf.int64)</w:t>
      </w:r>
    </w:p>
    <w:p w14:paraId="0ECCAE4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feature in _FEATURE_KEYS</w:t>
      </w:r>
    </w:p>
    <w:p w14:paraId="5D46EA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_LABEL_KEY: tf.io.FixedLenFeature(shape=[1], dtype=tf.int64)</w:t>
      </w:r>
    </w:p>
    <w:p w14:paraId="04A400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w:t>
      </w:r>
    </w:p>
    <w:p w14:paraId="22B7CCD1" w14:textId="77777777" w:rsidR="0005430B" w:rsidRPr="0005430B" w:rsidRDefault="0005430B" w:rsidP="0005430B">
      <w:pPr>
        <w:spacing w:before="0" w:line="240" w:lineRule="auto"/>
        <w:jc w:val="left"/>
        <w:rPr>
          <w:rFonts w:ascii="Courier New" w:hAnsi="Courier New" w:cs="Courier New"/>
          <w:sz w:val="14"/>
          <w:szCs w:val="14"/>
        </w:rPr>
      </w:pPr>
    </w:p>
    <w:p w14:paraId="0039429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RankingModel(tf.keras.Model):</w:t>
      </w:r>
    </w:p>
    <w:p w14:paraId="2FBCA4CD" w14:textId="77777777" w:rsidR="0005430B" w:rsidRPr="0005430B" w:rsidRDefault="0005430B" w:rsidP="0005430B">
      <w:pPr>
        <w:spacing w:before="0" w:line="240" w:lineRule="auto"/>
        <w:jc w:val="left"/>
        <w:rPr>
          <w:rFonts w:ascii="Courier New" w:hAnsi="Courier New" w:cs="Courier New"/>
          <w:sz w:val="14"/>
          <w:szCs w:val="14"/>
        </w:rPr>
      </w:pPr>
    </w:p>
    <w:p w14:paraId="730B0F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0A5732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4E459C7F" w14:textId="77777777" w:rsidR="0005430B" w:rsidRPr="0005430B" w:rsidRDefault="0005430B" w:rsidP="0005430B">
      <w:pPr>
        <w:spacing w:before="0" w:line="240" w:lineRule="auto"/>
        <w:jc w:val="left"/>
        <w:rPr>
          <w:rFonts w:ascii="Courier New" w:hAnsi="Courier New" w:cs="Courier New"/>
          <w:sz w:val="14"/>
          <w:szCs w:val="14"/>
        </w:rPr>
      </w:pPr>
    </w:p>
    <w:p w14:paraId="5F9197C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fine the dimension the feature values should be embedded in</w:t>
      </w:r>
    </w:p>
    <w:p w14:paraId="6F79108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mbedding_dimension = 32</w:t>
      </w:r>
    </w:p>
    <w:p w14:paraId="127CC7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embedding_dims = embedding_dimension</w:t>
      </w:r>
    </w:p>
    <w:p w14:paraId="580B5C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np array with incrementing values as the vocabulary</w:t>
      </w:r>
    </w:p>
    <w:p w14:paraId="46D7032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user_ids = np.array(range(943)).astype(str)</w:t>
      </w:r>
    </w:p>
    <w:p w14:paraId="41A03A3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movie_ids = np.array(range(1682)).astype(str)</w:t>
      </w:r>
    </w:p>
    <w:p w14:paraId="3AE559E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occupation_ids = np.array(range(21)).astype(str)</w:t>
      </w:r>
    </w:p>
    <w:p w14:paraId="0BB675D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gender_ids = np.array(range(2)).astype(str)</w:t>
      </w:r>
    </w:p>
    <w:p w14:paraId="71D3962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nique_age_ids = np.array(range(7)).astype(str)</w:t>
      </w:r>
    </w:p>
    <w:p w14:paraId="5D34BA06" w14:textId="77777777" w:rsidR="0005430B" w:rsidRPr="0005430B" w:rsidRDefault="0005430B" w:rsidP="0005430B">
      <w:pPr>
        <w:spacing w:before="0" w:line="240" w:lineRule="auto"/>
        <w:jc w:val="left"/>
        <w:rPr>
          <w:rFonts w:ascii="Courier New" w:hAnsi="Courier New" w:cs="Courier New"/>
          <w:sz w:val="14"/>
          <w:szCs w:val="14"/>
        </w:rPr>
      </w:pPr>
    </w:p>
    <w:p w14:paraId="4AD16041" w14:textId="77777777" w:rsidR="0005430B" w:rsidRPr="0005430B" w:rsidRDefault="0005430B" w:rsidP="0005430B">
      <w:pPr>
        <w:spacing w:before="0" w:line="240" w:lineRule="auto"/>
        <w:jc w:val="left"/>
        <w:rPr>
          <w:rFonts w:ascii="Courier New" w:hAnsi="Courier New" w:cs="Courier New"/>
          <w:sz w:val="14"/>
          <w:szCs w:val="14"/>
        </w:rPr>
      </w:pPr>
    </w:p>
    <w:p w14:paraId="5D6682E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tring values embeddings</w:t>
      </w:r>
    </w:p>
    <w:p w14:paraId="40B93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users.</w:t>
      </w:r>
    </w:p>
    <w:p w14:paraId="1D1A443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user_embeddings = tf.keras.Sequential([</w:t>
      </w:r>
    </w:p>
    <w:p w14:paraId="13B81F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id', dtype=tf.int64),</w:t>
      </w:r>
    </w:p>
    <w:p w14:paraId="19AC37D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7EE7B81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1A8DCA3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user_ids, mask_token=None),</w:t>
      </w:r>
    </w:p>
    <w:p w14:paraId="4C931F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 of dimension 943x32</w:t>
      </w:r>
    </w:p>
    <w:p w14:paraId="4324DB3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77F990D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user_ids) + 1, embedding_dimension)</w:t>
      </w:r>
    </w:p>
    <w:p w14:paraId="3C3637C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0705FB66" w14:textId="77777777" w:rsidR="0005430B" w:rsidRPr="0005430B" w:rsidRDefault="0005430B" w:rsidP="0005430B">
      <w:pPr>
        <w:spacing w:before="0" w:line="240" w:lineRule="auto"/>
        <w:jc w:val="left"/>
        <w:rPr>
          <w:rFonts w:ascii="Courier New" w:hAnsi="Courier New" w:cs="Courier New"/>
          <w:sz w:val="14"/>
          <w:szCs w:val="14"/>
        </w:rPr>
      </w:pPr>
    </w:p>
    <w:p w14:paraId="0B8A3D7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movies.</w:t>
      </w:r>
    </w:p>
    <w:p w14:paraId="5163D32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movie_embeddings = tf.keras.Sequential([</w:t>
      </w:r>
    </w:p>
    <w:p w14:paraId="7DA8FE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movie_id', dtype=tf.int64),</w:t>
      </w:r>
    </w:p>
    <w:p w14:paraId="573935B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48CEA1F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3A2978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movie_ids, mask_token=None),</w:t>
      </w:r>
    </w:p>
    <w:p w14:paraId="63FD97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12A37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movie_ids) + 1, embedding_dimension)</w:t>
      </w:r>
    </w:p>
    <w:p w14:paraId="244E460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69E07E9C" w14:textId="77777777" w:rsidR="0005430B" w:rsidRPr="0005430B" w:rsidRDefault="0005430B" w:rsidP="0005430B">
      <w:pPr>
        <w:spacing w:before="0" w:line="240" w:lineRule="auto"/>
        <w:jc w:val="left"/>
        <w:rPr>
          <w:rFonts w:ascii="Courier New" w:hAnsi="Courier New" w:cs="Courier New"/>
          <w:sz w:val="14"/>
          <w:szCs w:val="14"/>
        </w:rPr>
      </w:pPr>
    </w:p>
    <w:p w14:paraId="6466163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occupations.</w:t>
      </w:r>
    </w:p>
    <w:p w14:paraId="3B700D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occupation_embeddings = tf.keras.Sequential([</w:t>
      </w:r>
    </w:p>
    <w:p w14:paraId="54CC9F0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occupation', dtype=tf.int64),</w:t>
      </w:r>
    </w:p>
    <w:p w14:paraId="48FD70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Lambda(lambda x: tf.as_string(x)),</w:t>
      </w:r>
    </w:p>
    <w:p w14:paraId="3DE367A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StringLookup(</w:t>
      </w:r>
    </w:p>
    <w:p w14:paraId="580C6D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occupation_ids, mask_token=None),</w:t>
      </w:r>
    </w:p>
    <w:p w14:paraId="6FC431D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 xml:space="preserve">        tf.keras.layers.Embedding(</w:t>
      </w:r>
    </w:p>
    <w:p w14:paraId="54B888D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occupation_ids) + 1, embedding_dimension)</w:t>
      </w:r>
    </w:p>
    <w:p w14:paraId="4666F05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61EBE40" w14:textId="77777777" w:rsidR="0005430B" w:rsidRPr="0005430B" w:rsidRDefault="0005430B" w:rsidP="0005430B">
      <w:pPr>
        <w:spacing w:before="0" w:line="240" w:lineRule="auto"/>
        <w:jc w:val="left"/>
        <w:rPr>
          <w:rFonts w:ascii="Courier New" w:hAnsi="Courier New" w:cs="Courier New"/>
          <w:sz w:val="14"/>
          <w:szCs w:val="14"/>
        </w:rPr>
      </w:pPr>
    </w:p>
    <w:p w14:paraId="1475812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Int value embeddings</w:t>
      </w:r>
    </w:p>
    <w:p w14:paraId="7AE7AD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gender.</w:t>
      </w:r>
    </w:p>
    <w:p w14:paraId="250256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gender_embeddings = tf.keras.Sequential([</w:t>
      </w:r>
    </w:p>
    <w:p w14:paraId="65AFEC1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gender', dtype=tf.int64),</w:t>
      </w:r>
    </w:p>
    <w:p w14:paraId="2901D52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4659F62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gender_ids, mask_token=None),</w:t>
      </w:r>
    </w:p>
    <w:p w14:paraId="0444311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471C4F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gender_ids) + 1, embedding_dimension)</w:t>
      </w:r>
    </w:p>
    <w:p w14:paraId="24150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55D61068" w14:textId="77777777" w:rsidR="0005430B" w:rsidRPr="0005430B" w:rsidRDefault="0005430B" w:rsidP="0005430B">
      <w:pPr>
        <w:spacing w:before="0" w:line="240" w:lineRule="auto"/>
        <w:jc w:val="left"/>
        <w:rPr>
          <w:rFonts w:ascii="Courier New" w:hAnsi="Courier New" w:cs="Courier New"/>
          <w:sz w:val="14"/>
          <w:szCs w:val="14"/>
        </w:rPr>
      </w:pPr>
    </w:p>
    <w:p w14:paraId="10405B9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embeddings for age.</w:t>
      </w:r>
    </w:p>
    <w:p w14:paraId="1005B83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age_embeddings = tf.keras.Sequential([</w:t>
      </w:r>
    </w:p>
    <w:p w14:paraId="46782CE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put(shape=(1,), name='user_age_cohort', dtype=tf.int64),</w:t>
      </w:r>
    </w:p>
    <w:p w14:paraId="0B608D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IntegerLookup(</w:t>
      </w:r>
    </w:p>
    <w:p w14:paraId="121B052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ocabulary=unique_age_ids, mask_token=None),</w:t>
      </w:r>
    </w:p>
    <w:p w14:paraId="31A11B4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Embedding(</w:t>
      </w:r>
    </w:p>
    <w:p w14:paraId="0CA1686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en(unique_age_ids) + 1, embedding_dimension)</w:t>
      </w:r>
    </w:p>
    <w:p w14:paraId="272E6A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3AC2C203" w14:textId="77777777" w:rsidR="0005430B" w:rsidRPr="0005430B" w:rsidRDefault="0005430B" w:rsidP="0005430B">
      <w:pPr>
        <w:spacing w:before="0" w:line="240" w:lineRule="auto"/>
        <w:jc w:val="left"/>
        <w:rPr>
          <w:rFonts w:ascii="Courier New" w:hAnsi="Courier New" w:cs="Courier New"/>
          <w:sz w:val="14"/>
          <w:szCs w:val="14"/>
        </w:rPr>
      </w:pPr>
    </w:p>
    <w:p w14:paraId="5C99BAA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Layer</w:t>
      </w:r>
    </w:p>
    <w:p w14:paraId="1099FF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 = tfrs.layers.dcn.Cross(kernel_initializer=tf.keras.initializers.RandomNormal(seed=1)) # Use seeds to make model reproducible</w:t>
      </w:r>
    </w:p>
    <w:p w14:paraId="7EE59DAB" w14:textId="77777777" w:rsidR="0005430B" w:rsidRPr="0005430B" w:rsidRDefault="0005430B" w:rsidP="0005430B">
      <w:pPr>
        <w:spacing w:before="0" w:line="240" w:lineRule="auto"/>
        <w:jc w:val="left"/>
        <w:rPr>
          <w:rFonts w:ascii="Courier New" w:hAnsi="Courier New" w:cs="Courier New"/>
          <w:sz w:val="14"/>
          <w:szCs w:val="14"/>
        </w:rPr>
      </w:pPr>
    </w:p>
    <w:p w14:paraId="49DEACF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predictions.</w:t>
      </w:r>
    </w:p>
    <w:p w14:paraId="7E9F807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tings = tf.keras.Sequential([</w:t>
      </w:r>
    </w:p>
    <w:p w14:paraId="48110AA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cross_layer,</w:t>
      </w:r>
    </w:p>
    <w:p w14:paraId="50D3BC4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256, activation='relu', kernel_initializer=tf.keras.initializers.RandomNormal(seed=1)),</w:t>
      </w:r>
    </w:p>
    <w:p w14:paraId="65EBE94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64, activation='relu', kernel_initializer=tf.keras.initializers.RandomNormal(seed=1)),</w:t>
      </w:r>
    </w:p>
    <w:p w14:paraId="26614D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layers.Dense(1, kernel_initializer=tf.keras.initializers.RandomNormal(seed=1))</w:t>
      </w:r>
    </w:p>
    <w:p w14:paraId="7DD569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7F36762E" w14:textId="77777777" w:rsidR="0005430B" w:rsidRPr="0005430B" w:rsidRDefault="0005430B" w:rsidP="0005430B">
      <w:pPr>
        <w:spacing w:before="0" w:line="240" w:lineRule="auto"/>
        <w:jc w:val="left"/>
        <w:rPr>
          <w:rFonts w:ascii="Courier New" w:hAnsi="Courier New" w:cs="Courier New"/>
          <w:sz w:val="14"/>
          <w:szCs w:val="14"/>
        </w:rPr>
      </w:pPr>
    </w:p>
    <w:p w14:paraId="6760CB9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inputs):</w:t>
      </w:r>
    </w:p>
    <w:p w14:paraId="076FCDC2" w14:textId="77777777" w:rsidR="0005430B" w:rsidRPr="0005430B" w:rsidRDefault="0005430B" w:rsidP="0005430B">
      <w:pPr>
        <w:spacing w:before="0" w:line="240" w:lineRule="auto"/>
        <w:jc w:val="left"/>
        <w:rPr>
          <w:rFonts w:ascii="Courier New" w:hAnsi="Courier New" w:cs="Courier New"/>
          <w:sz w:val="14"/>
          <w:szCs w:val="14"/>
        </w:rPr>
      </w:pPr>
    </w:p>
    <w:p w14:paraId="673533C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id, movie_id, user_gender, user_occupation, user_age = inputs</w:t>
      </w:r>
    </w:p>
    <w:p w14:paraId="7F109B94" w14:textId="77777777" w:rsidR="0005430B" w:rsidRPr="0005430B" w:rsidRDefault="0005430B" w:rsidP="0005430B">
      <w:pPr>
        <w:spacing w:before="0" w:line="240" w:lineRule="auto"/>
        <w:jc w:val="left"/>
        <w:rPr>
          <w:rFonts w:ascii="Courier New" w:hAnsi="Courier New" w:cs="Courier New"/>
          <w:sz w:val="14"/>
          <w:szCs w:val="14"/>
        </w:rPr>
      </w:pPr>
    </w:p>
    <w:p w14:paraId="3B2D7CB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alculate embedding for each feature and save in *_embedding variable</w:t>
      </w:r>
    </w:p>
    <w:p w14:paraId="5B17682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user_embedding = self.user_embeddings(user_id)</w:t>
      </w:r>
    </w:p>
    <w:p w14:paraId="2C0385E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vie_embedding = self.movie_embeddings(movie_id)</w:t>
      </w:r>
    </w:p>
    <w:p w14:paraId="1E357B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gender_embedding = self.gender_embeddings(user_gender)</w:t>
      </w:r>
    </w:p>
    <w:p w14:paraId="04DC971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occupation_embedding = self.occupation_embeddings(user_occupation)</w:t>
      </w:r>
    </w:p>
    <w:p w14:paraId="1D9BFD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ge_embedding = self.age_embeddings(user_age)</w:t>
      </w:r>
    </w:p>
    <w:p w14:paraId="04677C01" w14:textId="77777777" w:rsidR="0005430B" w:rsidRPr="0005430B" w:rsidRDefault="0005430B" w:rsidP="0005430B">
      <w:pPr>
        <w:spacing w:before="0" w:line="240" w:lineRule="auto"/>
        <w:jc w:val="left"/>
        <w:rPr>
          <w:rFonts w:ascii="Courier New" w:hAnsi="Courier New" w:cs="Courier New"/>
          <w:sz w:val="14"/>
          <w:szCs w:val="14"/>
        </w:rPr>
      </w:pPr>
    </w:p>
    <w:p w14:paraId="110CEEFC" w14:textId="77777777" w:rsidR="0005430B" w:rsidRPr="0005430B" w:rsidRDefault="0005430B" w:rsidP="0005430B">
      <w:pPr>
        <w:spacing w:before="0" w:line="240" w:lineRule="auto"/>
        <w:jc w:val="left"/>
        <w:rPr>
          <w:rFonts w:ascii="Courier New" w:hAnsi="Courier New" w:cs="Courier New"/>
          <w:sz w:val="14"/>
          <w:szCs w:val="14"/>
        </w:rPr>
      </w:pPr>
    </w:p>
    <w:p w14:paraId="3838EB0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embedding layer</w:t>
      </w:r>
    </w:p>
    <w:p w14:paraId="7A9C345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tings(tf.concat([user_embedding, movie_embedding, gender_embedding, occupation_embedding, age_embedding], axis=2))</w:t>
      </w:r>
    </w:p>
    <w:p w14:paraId="5590E989" w14:textId="77777777" w:rsidR="0005430B" w:rsidRPr="0005430B" w:rsidRDefault="0005430B" w:rsidP="0005430B">
      <w:pPr>
        <w:spacing w:before="0" w:line="240" w:lineRule="auto"/>
        <w:jc w:val="left"/>
        <w:rPr>
          <w:rFonts w:ascii="Courier New" w:hAnsi="Courier New" w:cs="Courier New"/>
          <w:sz w:val="14"/>
          <w:szCs w:val="14"/>
        </w:rPr>
      </w:pPr>
    </w:p>
    <w:p w14:paraId="335C1765" w14:textId="77777777" w:rsidR="0005430B" w:rsidRPr="0005430B" w:rsidRDefault="0005430B" w:rsidP="0005430B">
      <w:pPr>
        <w:spacing w:before="0" w:line="240" w:lineRule="auto"/>
        <w:jc w:val="left"/>
        <w:rPr>
          <w:rFonts w:ascii="Courier New" w:hAnsi="Courier New" w:cs="Courier New"/>
          <w:sz w:val="14"/>
          <w:szCs w:val="14"/>
        </w:rPr>
      </w:pPr>
    </w:p>
    <w:p w14:paraId="6EFA435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class MovielensModel(tfrs.models.Model):</w:t>
      </w:r>
    </w:p>
    <w:p w14:paraId="11F790DF" w14:textId="77777777" w:rsidR="0005430B" w:rsidRPr="0005430B" w:rsidRDefault="0005430B" w:rsidP="0005430B">
      <w:pPr>
        <w:spacing w:before="0" w:line="240" w:lineRule="auto"/>
        <w:jc w:val="left"/>
        <w:rPr>
          <w:rFonts w:ascii="Courier New" w:hAnsi="Courier New" w:cs="Courier New"/>
          <w:sz w:val="14"/>
          <w:szCs w:val="14"/>
        </w:rPr>
      </w:pPr>
    </w:p>
    <w:p w14:paraId="617D6A2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__init__(self):</w:t>
      </w:r>
    </w:p>
    <w:p w14:paraId="235DCA9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uper().__init__()</w:t>
      </w:r>
    </w:p>
    <w:p w14:paraId="6031985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ranking_model: tf.keras.Model = RankingModel()</w:t>
      </w:r>
    </w:p>
    <w:p w14:paraId="69AEE04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elf.task: tf.keras.layers.Layer = tfrs.tasks.Ranking(</w:t>
      </w:r>
    </w:p>
    <w:p w14:paraId="74DF025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ss=tf.keras.losses.MeanSquaredError(),</w:t>
      </w:r>
    </w:p>
    <w:p w14:paraId="2A69E22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etrics=[tf.keras.metrics.RootMeanSquaredError()])</w:t>
      </w:r>
    </w:p>
    <w:p w14:paraId="3B15D97F" w14:textId="77777777" w:rsidR="0005430B" w:rsidRPr="0005430B" w:rsidRDefault="0005430B" w:rsidP="0005430B">
      <w:pPr>
        <w:spacing w:before="0" w:line="240" w:lineRule="auto"/>
        <w:jc w:val="left"/>
        <w:rPr>
          <w:rFonts w:ascii="Courier New" w:hAnsi="Courier New" w:cs="Courier New"/>
          <w:sz w:val="14"/>
          <w:szCs w:val="14"/>
        </w:rPr>
      </w:pPr>
    </w:p>
    <w:p w14:paraId="5045A31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all(self, features: Dict[str, tf.Tensor]) -&gt; tf.Tensor:</w:t>
      </w:r>
    </w:p>
    <w:p w14:paraId="1A8FA8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ranking_model((features['user_id'], features['movie_id'], features['user_gender'], features['user_occupation'], features['user_age_cohort']))</w:t>
      </w:r>
    </w:p>
    <w:p w14:paraId="144A2C24" w14:textId="77777777" w:rsidR="0005430B" w:rsidRPr="0005430B" w:rsidRDefault="0005430B" w:rsidP="0005430B">
      <w:pPr>
        <w:spacing w:before="0" w:line="240" w:lineRule="auto"/>
        <w:jc w:val="left"/>
        <w:rPr>
          <w:rFonts w:ascii="Courier New" w:hAnsi="Courier New" w:cs="Courier New"/>
          <w:sz w:val="14"/>
          <w:szCs w:val="14"/>
        </w:rPr>
      </w:pPr>
    </w:p>
    <w:p w14:paraId="7C8C1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ef compute_loss(self,</w:t>
      </w:r>
    </w:p>
    <w:p w14:paraId="259E560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Dict[Text, tf.Tensor],</w:t>
      </w:r>
    </w:p>
    <w:p w14:paraId="4656B06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ing=False) -&gt; tf.Tensor:</w:t>
      </w:r>
    </w:p>
    <w:p w14:paraId="06B9DD79" w14:textId="77777777" w:rsidR="0005430B" w:rsidRPr="0005430B" w:rsidRDefault="0005430B" w:rsidP="0005430B">
      <w:pPr>
        <w:spacing w:before="0" w:line="240" w:lineRule="auto"/>
        <w:jc w:val="left"/>
        <w:rPr>
          <w:rFonts w:ascii="Courier New" w:hAnsi="Courier New" w:cs="Courier New"/>
          <w:sz w:val="14"/>
          <w:szCs w:val="14"/>
        </w:rPr>
      </w:pPr>
    </w:p>
    <w:p w14:paraId="2372291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abels = features[1]</w:t>
      </w:r>
    </w:p>
    <w:p w14:paraId="6D9E87A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ating_predictions = self(features[0])</w:t>
      </w:r>
    </w:p>
    <w:p w14:paraId="75C6217F" w14:textId="77777777" w:rsidR="0005430B" w:rsidRPr="0005430B" w:rsidRDefault="0005430B" w:rsidP="0005430B">
      <w:pPr>
        <w:spacing w:before="0" w:line="240" w:lineRule="auto"/>
        <w:jc w:val="left"/>
        <w:rPr>
          <w:rFonts w:ascii="Courier New" w:hAnsi="Courier New" w:cs="Courier New"/>
          <w:sz w:val="14"/>
          <w:szCs w:val="14"/>
        </w:rPr>
      </w:pPr>
    </w:p>
    <w:p w14:paraId="4D0008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The task computes the loss and the metrics.</w:t>
      </w:r>
    </w:p>
    <w:p w14:paraId="155826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self.task(labels=labels, predictions=rating_predictions)</w:t>
      </w:r>
    </w:p>
    <w:p w14:paraId="71D00C3D" w14:textId="77777777" w:rsidR="0005430B" w:rsidRPr="0005430B" w:rsidRDefault="0005430B" w:rsidP="0005430B">
      <w:pPr>
        <w:spacing w:before="0" w:line="240" w:lineRule="auto"/>
        <w:jc w:val="left"/>
        <w:rPr>
          <w:rFonts w:ascii="Courier New" w:hAnsi="Courier New" w:cs="Courier New"/>
          <w:sz w:val="14"/>
          <w:szCs w:val="14"/>
        </w:rPr>
      </w:pPr>
    </w:p>
    <w:p w14:paraId="5572811C" w14:textId="77777777" w:rsidR="0005430B" w:rsidRPr="0005430B" w:rsidRDefault="0005430B" w:rsidP="0005430B">
      <w:pPr>
        <w:spacing w:before="0" w:line="240" w:lineRule="auto"/>
        <w:jc w:val="left"/>
        <w:rPr>
          <w:rFonts w:ascii="Courier New" w:hAnsi="Courier New" w:cs="Courier New"/>
          <w:sz w:val="14"/>
          <w:szCs w:val="14"/>
        </w:rPr>
      </w:pPr>
    </w:p>
    <w:p w14:paraId="24D0003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_input_fn(file_pattern: List[str],</w:t>
      </w:r>
    </w:p>
    <w:p w14:paraId="5AA601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ata_accessor: tfx.components.DataAccessor,</w:t>
      </w:r>
    </w:p>
    <w:p w14:paraId="2D9AF15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schema_pb2.Schema,</w:t>
      </w:r>
    </w:p>
    <w:p w14:paraId="2C293F8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 int = 256) -&gt; tf.data.Dataset:</w:t>
      </w:r>
    </w:p>
    <w:p w14:paraId="45768B8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data_accessor.tf_dataset_factory(</w:t>
      </w:r>
    </w:p>
    <w:p w14:paraId="6FD3E5C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ile_pattern,</w:t>
      </w:r>
    </w:p>
    <w:p w14:paraId="2F22E9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xio.TensorFlowDatasetOptions(</w:t>
      </w:r>
    </w:p>
    <w:p w14:paraId="69619D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atch_size=batch_size, label_key=_LABEL_KEY),</w:t>
      </w:r>
    </w:p>
    <w:p w14:paraId="60F2FC8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schema).repeat()</w:t>
      </w:r>
    </w:p>
    <w:p w14:paraId="64CDE868" w14:textId="77777777" w:rsidR="0005430B" w:rsidRPr="0005430B" w:rsidRDefault="0005430B" w:rsidP="0005430B">
      <w:pPr>
        <w:spacing w:before="0" w:line="240" w:lineRule="auto"/>
        <w:jc w:val="left"/>
        <w:rPr>
          <w:rFonts w:ascii="Courier New" w:hAnsi="Courier New" w:cs="Courier New"/>
          <w:sz w:val="14"/>
          <w:szCs w:val="14"/>
        </w:rPr>
      </w:pPr>
    </w:p>
    <w:p w14:paraId="4A59CE2C" w14:textId="77777777" w:rsidR="0005430B" w:rsidRPr="0005430B" w:rsidRDefault="0005430B" w:rsidP="0005430B">
      <w:pPr>
        <w:spacing w:before="0" w:line="240" w:lineRule="auto"/>
        <w:jc w:val="left"/>
        <w:rPr>
          <w:rFonts w:ascii="Courier New" w:hAnsi="Courier New" w:cs="Courier New"/>
          <w:sz w:val="14"/>
          <w:szCs w:val="14"/>
        </w:rPr>
      </w:pPr>
    </w:p>
    <w:p w14:paraId="72475981"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lastRenderedPageBreak/>
        <w:t>def _build_keras_model() -&gt; tf.keras.Model:</w:t>
      </w:r>
    </w:p>
    <w:p w14:paraId="36419CC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return MovielensModel()</w:t>
      </w:r>
    </w:p>
    <w:p w14:paraId="0E2956E4" w14:textId="77777777" w:rsidR="0005430B" w:rsidRPr="0005430B" w:rsidRDefault="0005430B" w:rsidP="0005430B">
      <w:pPr>
        <w:spacing w:before="0" w:line="240" w:lineRule="auto"/>
        <w:jc w:val="left"/>
        <w:rPr>
          <w:rFonts w:ascii="Courier New" w:hAnsi="Courier New" w:cs="Courier New"/>
          <w:sz w:val="14"/>
          <w:szCs w:val="14"/>
        </w:rPr>
      </w:pPr>
    </w:p>
    <w:p w14:paraId="62F72A50" w14:textId="77777777" w:rsidR="0005430B" w:rsidRPr="0005430B" w:rsidRDefault="0005430B" w:rsidP="0005430B">
      <w:pPr>
        <w:spacing w:before="0" w:line="240" w:lineRule="auto"/>
        <w:jc w:val="left"/>
        <w:rPr>
          <w:rFonts w:ascii="Courier New" w:hAnsi="Courier New" w:cs="Courier New"/>
          <w:sz w:val="14"/>
          <w:szCs w:val="14"/>
        </w:rPr>
      </w:pPr>
    </w:p>
    <w:p w14:paraId="3F1F35D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TFX Trainer will call this function.</w:t>
      </w:r>
    </w:p>
    <w:p w14:paraId="2B60B5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def run_fn(fn_args: tfx.components.FnArgs):</w:t>
      </w:r>
    </w:p>
    <w:p w14:paraId="38264F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 the model based on given args.</w:t>
      </w:r>
    </w:p>
    <w:p w14:paraId="30B31E62" w14:textId="77777777" w:rsidR="0005430B" w:rsidRPr="0005430B" w:rsidRDefault="0005430B" w:rsidP="0005430B">
      <w:pPr>
        <w:spacing w:before="0" w:line="240" w:lineRule="auto"/>
        <w:jc w:val="left"/>
        <w:rPr>
          <w:rFonts w:ascii="Courier New" w:hAnsi="Courier New" w:cs="Courier New"/>
          <w:sz w:val="14"/>
          <w:szCs w:val="14"/>
        </w:rPr>
      </w:pPr>
    </w:p>
    <w:p w14:paraId="62A150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rgs:</w:t>
      </w:r>
    </w:p>
    <w:p w14:paraId="61A288B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 Holds args used to train the model as name/value pairs.</w:t>
      </w:r>
    </w:p>
    <w:p w14:paraId="3364E26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w:t>
      </w:r>
    </w:p>
    <w:p w14:paraId="404F3DAC" w14:textId="77777777" w:rsidR="0005430B" w:rsidRPr="0005430B" w:rsidRDefault="0005430B" w:rsidP="0005430B">
      <w:pPr>
        <w:spacing w:before="0" w:line="240" w:lineRule="auto"/>
        <w:jc w:val="left"/>
        <w:rPr>
          <w:rFonts w:ascii="Courier New" w:hAnsi="Courier New" w:cs="Courier New"/>
          <w:sz w:val="14"/>
          <w:szCs w:val="14"/>
        </w:rPr>
      </w:pPr>
    </w:p>
    <w:p w14:paraId="3AFDD3A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Generate training logfiles for tensorboard</w:t>
      </w:r>
    </w:p>
    <w:p w14:paraId="36ADF4FA"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rom datetime import datetime</w:t>
      </w:r>
    </w:p>
    <w:p w14:paraId="4A9BFAF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logdir = "pipeline/pipelines/DCN-iterate/logs/scalars/" + datetime.now().strftime("%Y%m%d-%H%M%S")</w:t>
      </w:r>
    </w:p>
    <w:p w14:paraId="5CF73E3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ensorboard_callback = tf.keras.callbacks.TensorBoard(log_dir=logdir)</w:t>
      </w:r>
    </w:p>
    <w:p w14:paraId="141A2962" w14:textId="77777777" w:rsidR="0005430B" w:rsidRPr="0005430B" w:rsidRDefault="0005430B" w:rsidP="0005430B">
      <w:pPr>
        <w:spacing w:before="0" w:line="240" w:lineRule="auto"/>
        <w:jc w:val="left"/>
        <w:rPr>
          <w:rFonts w:ascii="Courier New" w:hAnsi="Courier New" w:cs="Courier New"/>
          <w:sz w:val="14"/>
          <w:szCs w:val="14"/>
        </w:rPr>
      </w:pPr>
    </w:p>
    <w:p w14:paraId="4AB25B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erive data schema from generated _FEATURE_SPEC dictionary</w:t>
      </w:r>
    </w:p>
    <w:p w14:paraId="377DB6A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chema = schema_utils.schema_from_feature_spec(_FEATURE_SPEC)</w:t>
      </w:r>
    </w:p>
    <w:p w14:paraId="6CD5859A" w14:textId="77777777" w:rsidR="0005430B" w:rsidRPr="0005430B" w:rsidRDefault="0005430B" w:rsidP="0005430B">
      <w:pPr>
        <w:spacing w:before="0" w:line="240" w:lineRule="auto"/>
        <w:jc w:val="left"/>
        <w:rPr>
          <w:rFonts w:ascii="Courier New" w:hAnsi="Courier New" w:cs="Courier New"/>
          <w:sz w:val="14"/>
          <w:szCs w:val="14"/>
        </w:rPr>
      </w:pPr>
    </w:p>
    <w:p w14:paraId="567349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 = _input_fn(</w:t>
      </w:r>
    </w:p>
    <w:p w14:paraId="1FE023E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train_files, fn_args.data_accessor, schema, batch_size=8192)</w:t>
      </w:r>
    </w:p>
    <w:p w14:paraId="74CD819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val_dataset = _input_fn(</w:t>
      </w:r>
    </w:p>
    <w:p w14:paraId="0AF1A50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n_args.eval_files, fn_args.data_accessor, schema, batch_size=4096)</w:t>
      </w:r>
    </w:p>
    <w:p w14:paraId="735493F2" w14:textId="77777777" w:rsidR="0005430B" w:rsidRPr="0005430B" w:rsidRDefault="0005430B" w:rsidP="0005430B">
      <w:pPr>
        <w:spacing w:before="0" w:line="240" w:lineRule="auto"/>
        <w:jc w:val="left"/>
        <w:rPr>
          <w:rFonts w:ascii="Courier New" w:hAnsi="Courier New" w:cs="Courier New"/>
          <w:sz w:val="14"/>
          <w:szCs w:val="14"/>
        </w:rPr>
      </w:pPr>
    </w:p>
    <w:p w14:paraId="0EBC90A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 = _build_keras_model()</w:t>
      </w:r>
    </w:p>
    <w:p w14:paraId="7306BD5F" w14:textId="77777777" w:rsidR="0005430B" w:rsidRPr="0005430B" w:rsidRDefault="0005430B" w:rsidP="0005430B">
      <w:pPr>
        <w:spacing w:before="0" w:line="240" w:lineRule="auto"/>
        <w:jc w:val="left"/>
        <w:rPr>
          <w:rFonts w:ascii="Courier New" w:hAnsi="Courier New" w:cs="Courier New"/>
          <w:sz w:val="14"/>
          <w:szCs w:val="14"/>
        </w:rPr>
      </w:pPr>
    </w:p>
    <w:p w14:paraId="649BC9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compile(optimizer=tf.keras.optimizers.Adagrad(learning_rate=0.1))</w:t>
      </w:r>
    </w:p>
    <w:p w14:paraId="47983F8A" w14:textId="77777777" w:rsidR="0005430B" w:rsidRPr="0005430B" w:rsidRDefault="0005430B" w:rsidP="0005430B">
      <w:pPr>
        <w:spacing w:before="0" w:line="240" w:lineRule="auto"/>
        <w:jc w:val="left"/>
        <w:rPr>
          <w:rFonts w:ascii="Courier New" w:hAnsi="Courier New" w:cs="Courier New"/>
          <w:sz w:val="14"/>
          <w:szCs w:val="14"/>
        </w:rPr>
      </w:pPr>
    </w:p>
    <w:p w14:paraId="36CA7B1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fit(</w:t>
      </w:r>
    </w:p>
    <w:p w14:paraId="10E0A85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rain_dataset,</w:t>
      </w:r>
    </w:p>
    <w:p w14:paraId="15A64DE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steps_per_epoch=fn_args.train_steps,</w:t>
      </w:r>
    </w:p>
    <w:p w14:paraId="2806360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epochs=10,</w:t>
      </w:r>
    </w:p>
    <w:p w14:paraId="1154B35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data=eval_dataset,</w:t>
      </w:r>
    </w:p>
    <w:p w14:paraId="79700A6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validation_steps=fn_args.eval_steps,</w:t>
      </w:r>
    </w:p>
    <w:p w14:paraId="5A4C2BC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llbacks=[tensorboard_callback])</w:t>
      </w:r>
    </w:p>
    <w:p w14:paraId="3738054D" w14:textId="77777777" w:rsidR="0005430B" w:rsidRPr="0005430B" w:rsidRDefault="0005430B" w:rsidP="0005430B">
      <w:pPr>
        <w:spacing w:before="0" w:line="240" w:lineRule="auto"/>
        <w:jc w:val="left"/>
        <w:rPr>
          <w:rFonts w:ascii="Courier New" w:hAnsi="Courier New" w:cs="Courier New"/>
          <w:sz w:val="14"/>
          <w:szCs w:val="14"/>
        </w:rPr>
      </w:pPr>
    </w:p>
    <w:p w14:paraId="7B30218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save(fn_args.serving_model_dir)</w:t>
      </w:r>
    </w:p>
    <w:p w14:paraId="0084227A" w14:textId="77777777" w:rsidR="0005430B" w:rsidRPr="0005430B" w:rsidRDefault="0005430B" w:rsidP="0005430B">
      <w:pPr>
        <w:spacing w:before="0" w:line="240" w:lineRule="auto"/>
        <w:jc w:val="left"/>
        <w:rPr>
          <w:rFonts w:ascii="Courier New" w:hAnsi="Courier New" w:cs="Courier New"/>
          <w:sz w:val="14"/>
          <w:szCs w:val="14"/>
        </w:rPr>
      </w:pPr>
    </w:p>
    <w:p w14:paraId="682B465C" w14:textId="77777777" w:rsidR="0005430B" w:rsidRPr="0005430B" w:rsidRDefault="0005430B" w:rsidP="0005430B">
      <w:pPr>
        <w:spacing w:before="0" w:line="240" w:lineRule="auto"/>
        <w:jc w:val="left"/>
        <w:rPr>
          <w:rFonts w:ascii="Courier New" w:hAnsi="Courier New" w:cs="Courier New"/>
          <w:sz w:val="14"/>
          <w:szCs w:val="14"/>
        </w:rPr>
      </w:pPr>
    </w:p>
    <w:p w14:paraId="5F371F6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Display model summary</w:t>
      </w:r>
    </w:p>
    <w:p w14:paraId="60BD5C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n#####################################")</w:t>
      </w:r>
    </w:p>
    <w:p w14:paraId="5B808B0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model.summary())</w:t>
      </w:r>
    </w:p>
    <w:p w14:paraId="6D626980"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3764B28" w14:textId="77777777" w:rsidR="0005430B" w:rsidRPr="0005430B" w:rsidRDefault="0005430B" w:rsidP="0005430B">
      <w:pPr>
        <w:spacing w:before="0" w:line="240" w:lineRule="auto"/>
        <w:jc w:val="left"/>
        <w:rPr>
          <w:rFonts w:ascii="Courier New" w:hAnsi="Courier New" w:cs="Courier New"/>
          <w:sz w:val="14"/>
          <w:szCs w:val="14"/>
        </w:rPr>
      </w:pPr>
    </w:p>
    <w:p w14:paraId="1C2E40E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Post-Training Actions</w:t>
      </w:r>
    </w:p>
    <w:p w14:paraId="357BE19D" w14:textId="77777777" w:rsidR="0005430B" w:rsidRPr="0005430B" w:rsidRDefault="0005430B" w:rsidP="0005430B">
      <w:pPr>
        <w:spacing w:before="0" w:line="240" w:lineRule="auto"/>
        <w:jc w:val="left"/>
        <w:rPr>
          <w:rFonts w:ascii="Courier New" w:hAnsi="Courier New" w:cs="Courier New"/>
          <w:sz w:val="14"/>
          <w:szCs w:val="14"/>
        </w:rPr>
      </w:pPr>
    </w:p>
    <w:p w14:paraId="6C8B10C2"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Save plot of model architecture</w:t>
      </w:r>
    </w:p>
    <w:p w14:paraId="2E0EE2A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odel_num = fn_args.serving_model_dir.split("/")[-2]   # extract model number</w:t>
      </w:r>
    </w:p>
    <w:p w14:paraId="0C1AFEF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g_dir = fn_args.custom_config["plot_path"] + f"/{model_num}"</w:t>
      </w:r>
    </w:p>
    <w:p w14:paraId="02B3DD5E"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img_dir)</w:t>
      </w:r>
    </w:p>
    <w:p w14:paraId="494002E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ath(img_dir).mkdir(parents=True, exist_ok=True)</w:t>
      </w:r>
    </w:p>
    <w:p w14:paraId="37BBB0F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tf.keras.utils.plot_model(model.ranking_model.ratings, to_file=f"{img_dir}/model_architecture_{model_num}.png", show_shapes=True)</w:t>
      </w:r>
    </w:p>
    <w:p w14:paraId="3680867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rint()</w:t>
      </w:r>
    </w:p>
    <w:p w14:paraId="7BB34670" w14:textId="77777777" w:rsidR="0005430B" w:rsidRPr="0005430B" w:rsidRDefault="0005430B" w:rsidP="0005430B">
      <w:pPr>
        <w:spacing w:before="0" w:line="240" w:lineRule="auto"/>
        <w:jc w:val="left"/>
        <w:rPr>
          <w:rFonts w:ascii="Courier New" w:hAnsi="Courier New" w:cs="Courier New"/>
          <w:sz w:val="14"/>
          <w:szCs w:val="14"/>
        </w:rPr>
      </w:pPr>
    </w:p>
    <w:p w14:paraId="27A23445"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oss feature Visualization</w:t>
      </w:r>
    </w:p>
    <w:p w14:paraId="14BBFF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mat = model.ranking_model.cross_layer._dense.kernel # Cross weights matrix</w:t>
      </w:r>
    </w:p>
    <w:p w14:paraId="0B337FB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eatures = _FEATURE_KEYS</w:t>
      </w:r>
    </w:p>
    <w:p w14:paraId="51B776F5" w14:textId="77777777" w:rsidR="0005430B" w:rsidRPr="0005430B" w:rsidRDefault="0005430B" w:rsidP="0005430B">
      <w:pPr>
        <w:spacing w:before="0" w:line="240" w:lineRule="auto"/>
        <w:jc w:val="left"/>
        <w:rPr>
          <w:rFonts w:ascii="Courier New" w:hAnsi="Courier New" w:cs="Courier New"/>
          <w:sz w:val="14"/>
          <w:szCs w:val="14"/>
        </w:rPr>
      </w:pPr>
    </w:p>
    <w:p w14:paraId="065B68E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 = np.ones([len(features), len(features)])</w:t>
      </w:r>
    </w:p>
    <w:p w14:paraId="7BD5105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m = model.ranking_model.embedding_dims</w:t>
      </w:r>
    </w:p>
    <w:p w14:paraId="37E15F1B" w14:textId="77777777" w:rsidR="0005430B" w:rsidRPr="0005430B" w:rsidRDefault="0005430B" w:rsidP="0005430B">
      <w:pPr>
        <w:spacing w:before="0" w:line="240" w:lineRule="auto"/>
        <w:jc w:val="left"/>
        <w:rPr>
          <w:rFonts w:ascii="Courier New" w:hAnsi="Courier New" w:cs="Courier New"/>
          <w:sz w:val="14"/>
          <w:szCs w:val="14"/>
        </w:rPr>
      </w:pPr>
    </w:p>
    <w:p w14:paraId="5C0A65F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ompute the norms of the blocks.</w:t>
      </w:r>
    </w:p>
    <w:p w14:paraId="15F5FEA3"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i in range(len(features)):</w:t>
      </w:r>
    </w:p>
    <w:p w14:paraId="19366126"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for j in range(len(features)):</w:t>
      </w:r>
    </w:p>
    <w:p w14:paraId="5639AF8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Norm of 32x32 Matrix is calculated | 32x32 values --&gt; 1 value</w:t>
      </w:r>
    </w:p>
    <w:p w14:paraId="7E103EEF"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 = mat[i * dim:(i + 1) * dim,    # 32x32 blocks are retrieved from cross network</w:t>
      </w:r>
    </w:p>
    <w:p w14:paraId="504B560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j * dim:(j + 1) * dim]</w:t>
      </w:r>
    </w:p>
    <w:p w14:paraId="75311B0B"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block_norm[i,j] = np.linalg.norm(block, ord="fro") # Frobenius norm is used | norm of each matrix element is calculated and added together</w:t>
      </w:r>
    </w:p>
    <w:p w14:paraId="77E76B8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 Create plot</w:t>
      </w:r>
    </w:p>
    <w:p w14:paraId="0415280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figure(figsize=(9,9))</w:t>
      </w:r>
    </w:p>
    <w:p w14:paraId="3AAD9CD7"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im = plt.matshow(block_norm, cmap=plt.cm.Blues)</w:t>
      </w:r>
    </w:p>
    <w:p w14:paraId="3166A71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ax = plt.gca()</w:t>
      </w:r>
    </w:p>
    <w:p w14:paraId="4A250608"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divider = make_axes_locatable(plt.gca())</w:t>
      </w:r>
    </w:p>
    <w:p w14:paraId="0965313C"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 = divider.append_axes("right", size="5%", pad=0.05)</w:t>
      </w:r>
    </w:p>
    <w:p w14:paraId="0A1E737D"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colorbar(im, cax=cax)</w:t>
      </w:r>
    </w:p>
    <w:p w14:paraId="4D4127B9"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cax.tick_params(labelsize=10)</w:t>
      </w:r>
    </w:p>
    <w:p w14:paraId="579DCF9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xticklabels([""] + features, rotation=45, ha="left", fontsize=10)</w:t>
      </w:r>
    </w:p>
    <w:p w14:paraId="5C3145C4" w14:textId="77777777" w:rsidR="0005430B" w:rsidRPr="0005430B"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_ = ax.set_yticklabels([""] + features, fontsize=10)</w:t>
      </w:r>
    </w:p>
    <w:p w14:paraId="694E6AB5" w14:textId="77777777" w:rsidR="0005430B" w:rsidRPr="0005430B" w:rsidRDefault="0005430B" w:rsidP="0005430B">
      <w:pPr>
        <w:spacing w:before="0" w:line="240" w:lineRule="auto"/>
        <w:jc w:val="left"/>
        <w:rPr>
          <w:rFonts w:ascii="Courier New" w:hAnsi="Courier New" w:cs="Courier New"/>
          <w:sz w:val="14"/>
          <w:szCs w:val="14"/>
        </w:rPr>
      </w:pPr>
    </w:p>
    <w:p w14:paraId="6686900A" w14:textId="4E908483" w:rsidR="009B2217" w:rsidRDefault="0005430B" w:rsidP="0005430B">
      <w:pPr>
        <w:spacing w:before="0" w:line="240" w:lineRule="auto"/>
        <w:jc w:val="left"/>
        <w:rPr>
          <w:rFonts w:ascii="Courier New" w:hAnsi="Courier New" w:cs="Courier New"/>
          <w:sz w:val="14"/>
          <w:szCs w:val="14"/>
        </w:rPr>
      </w:pPr>
      <w:r w:rsidRPr="0005430B">
        <w:rPr>
          <w:rFonts w:ascii="Courier New" w:hAnsi="Courier New" w:cs="Courier New"/>
          <w:sz w:val="14"/>
          <w:szCs w:val="14"/>
        </w:rPr>
        <w:t xml:space="preserve">  plt.savefig(f"{img_dir}/cross_features_{model_num}", dpi=500, bbox_inches='tight')</w:t>
      </w:r>
    </w:p>
    <w:p w14:paraId="19387C2B" w14:textId="56E2DF55" w:rsidR="00D1485C" w:rsidRDefault="00D1485C" w:rsidP="0005430B">
      <w:pPr>
        <w:spacing w:before="0" w:line="240" w:lineRule="auto"/>
        <w:jc w:val="left"/>
        <w:rPr>
          <w:rFonts w:ascii="Courier New" w:hAnsi="Courier New" w:cs="Courier New"/>
          <w:sz w:val="14"/>
          <w:szCs w:val="14"/>
        </w:rPr>
      </w:pPr>
    </w:p>
    <w:p w14:paraId="62B87763" w14:textId="285B79C3" w:rsidR="00D1485C" w:rsidRDefault="009F1858" w:rsidP="00D1485C">
      <w:pPr>
        <w:pStyle w:val="berschrift3"/>
        <w:numPr>
          <w:ilvl w:val="0"/>
          <w:numId w:val="0"/>
        </w:numPr>
      </w:pPr>
      <w:bookmarkStart w:id="177" w:name="_Toc110808420"/>
      <w:r>
        <w:lastRenderedPageBreak/>
        <w:t>p</w:t>
      </w:r>
      <w:r w:rsidR="004C31AC">
        <w:t>roduction/prediction_service</w:t>
      </w:r>
      <w:bookmarkEnd w:id="177"/>
    </w:p>
    <w:p w14:paraId="59C90DCB" w14:textId="6718A1CC" w:rsidR="00D1485C" w:rsidRPr="006774D5" w:rsidRDefault="004C31AC" w:rsidP="00D1485C">
      <w:pPr>
        <w:pStyle w:val="berschrift4"/>
        <w:numPr>
          <w:ilvl w:val="0"/>
          <w:numId w:val="0"/>
        </w:numPr>
      </w:pPr>
      <w:r>
        <w:t>batch_predictor</w:t>
      </w:r>
      <w:r w:rsidR="00D1485C">
        <w:t>.py</w:t>
      </w:r>
    </w:p>
    <w:p w14:paraId="1123161E" w14:textId="77777777" w:rsidR="00D1485C" w:rsidRPr="0005430B" w:rsidRDefault="00D1485C" w:rsidP="00D1485C">
      <w:pPr>
        <w:spacing w:before="0" w:line="240" w:lineRule="auto"/>
        <w:jc w:val="left"/>
        <w:rPr>
          <w:rFonts w:ascii="Courier New" w:hAnsi="Courier New" w:cs="Courier New"/>
          <w:sz w:val="14"/>
          <w:szCs w:val="14"/>
        </w:rPr>
      </w:pPr>
    </w:p>
    <w:p w14:paraId="0B7BC93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Takes in a Dataframe and returns a new Dataframe with prediction values</w:t>
      </w:r>
    </w:p>
    <w:p w14:paraId="26E34249" w14:textId="77777777" w:rsidR="00A045E7" w:rsidRPr="00A045E7" w:rsidRDefault="00A045E7" w:rsidP="00A045E7">
      <w:pPr>
        <w:spacing w:before="0" w:line="240" w:lineRule="auto"/>
        <w:jc w:val="left"/>
        <w:rPr>
          <w:rFonts w:ascii="Courier New" w:hAnsi="Courier New" w:cs="Courier New"/>
          <w:sz w:val="14"/>
          <w:szCs w:val="14"/>
        </w:rPr>
      </w:pPr>
    </w:p>
    <w:p w14:paraId="7772B54B"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from predictor import prediction_server as ps</w:t>
      </w:r>
    </w:p>
    <w:p w14:paraId="06A20918" w14:textId="77777777" w:rsidR="00A045E7" w:rsidRPr="00A045E7" w:rsidRDefault="00A045E7" w:rsidP="00A045E7">
      <w:pPr>
        <w:spacing w:before="0" w:line="240" w:lineRule="auto"/>
        <w:jc w:val="left"/>
        <w:rPr>
          <w:rFonts w:ascii="Courier New" w:hAnsi="Courier New" w:cs="Courier New"/>
          <w:sz w:val="14"/>
          <w:szCs w:val="14"/>
        </w:rPr>
      </w:pPr>
    </w:p>
    <w:p w14:paraId="1143812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def predict_batch(df, model):</w:t>
      </w:r>
    </w:p>
    <w:p w14:paraId="65BED882"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for index, row in df.iterrows():</w:t>
      </w:r>
    </w:p>
    <w:p w14:paraId="6584F287"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entry = row.to_dict()  # Dictionary representation of row for predictor</w:t>
      </w:r>
    </w:p>
    <w:p w14:paraId="3859162F"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pred = ps(model, entry)  # Rating Prediction</w:t>
      </w:r>
    </w:p>
    <w:p w14:paraId="4CB4ED8D"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rating'] = pred  # set predicted rating</w:t>
      </w:r>
    </w:p>
    <w:p w14:paraId="540A2A51" w14:textId="77777777" w:rsidR="00A045E7" w:rsidRPr="00A045E7" w:rsidRDefault="00A045E7" w:rsidP="00A045E7">
      <w:pPr>
        <w:spacing w:before="0" w:line="240" w:lineRule="auto"/>
        <w:jc w:val="left"/>
        <w:rPr>
          <w:rFonts w:ascii="Courier New" w:hAnsi="Courier New" w:cs="Courier New"/>
          <w:sz w:val="14"/>
          <w:szCs w:val="14"/>
        </w:rPr>
      </w:pPr>
    </w:p>
    <w:p w14:paraId="25063514"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 Convert float to integer for absolute ratings (conditions to keep rating interval [1;5])</w:t>
      </w:r>
    </w:p>
    <w:p w14:paraId="7A2EF6F6"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int(round(pred))</w:t>
      </w:r>
    </w:p>
    <w:p w14:paraId="76C52C22" w14:textId="77777777" w:rsidR="00A045E7" w:rsidRPr="00A045E7" w:rsidRDefault="00A045E7" w:rsidP="00A045E7">
      <w:pPr>
        <w:spacing w:before="0" w:line="240" w:lineRule="auto"/>
        <w:jc w:val="left"/>
        <w:rPr>
          <w:rFonts w:ascii="Courier New" w:hAnsi="Courier New" w:cs="Courier New"/>
          <w:sz w:val="14"/>
          <w:szCs w:val="14"/>
        </w:rPr>
      </w:pPr>
    </w:p>
    <w:p w14:paraId="053AFC6E"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lt; 1:</w:t>
      </w:r>
    </w:p>
    <w:p w14:paraId="42F2C6FA"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1</w:t>
      </w:r>
    </w:p>
    <w:p w14:paraId="76C83571"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f int_pred &gt; 5:</w:t>
      </w:r>
    </w:p>
    <w:p w14:paraId="79B71AF8"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int_pred = 5</w:t>
      </w:r>
    </w:p>
    <w:p w14:paraId="0092A418" w14:textId="77777777" w:rsidR="00A045E7" w:rsidRPr="00A045E7" w:rsidRDefault="00A045E7" w:rsidP="00A045E7">
      <w:pPr>
        <w:spacing w:before="0" w:line="240" w:lineRule="auto"/>
        <w:jc w:val="left"/>
        <w:rPr>
          <w:rFonts w:ascii="Courier New" w:hAnsi="Courier New" w:cs="Courier New"/>
          <w:sz w:val="14"/>
          <w:szCs w:val="14"/>
        </w:rPr>
      </w:pPr>
    </w:p>
    <w:p w14:paraId="14ADD3E9" w14:textId="77777777" w:rsidR="00A045E7" w:rsidRP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df.at[index, 'pred_int_rating'] = round(int_pred)</w:t>
      </w:r>
    </w:p>
    <w:p w14:paraId="7BE2890F" w14:textId="0318D078" w:rsidR="00A045E7" w:rsidRDefault="00A045E7" w:rsidP="00A045E7">
      <w:pPr>
        <w:spacing w:before="0" w:line="240" w:lineRule="auto"/>
        <w:jc w:val="left"/>
        <w:rPr>
          <w:rFonts w:ascii="Courier New" w:hAnsi="Courier New" w:cs="Courier New"/>
          <w:sz w:val="14"/>
          <w:szCs w:val="14"/>
        </w:rPr>
      </w:pPr>
      <w:r w:rsidRPr="00A045E7">
        <w:rPr>
          <w:rFonts w:ascii="Courier New" w:hAnsi="Courier New" w:cs="Courier New"/>
          <w:sz w:val="14"/>
          <w:szCs w:val="14"/>
        </w:rPr>
        <w:t xml:space="preserve">    return df</w:t>
      </w:r>
    </w:p>
    <w:p w14:paraId="25AA0E62" w14:textId="29B71752" w:rsidR="00A045E7" w:rsidRPr="006774D5" w:rsidRDefault="009D46D0" w:rsidP="00A045E7">
      <w:pPr>
        <w:pStyle w:val="berschrift4"/>
        <w:numPr>
          <w:ilvl w:val="0"/>
          <w:numId w:val="0"/>
        </w:numPr>
      </w:pPr>
      <w:r>
        <w:t>prediction_service</w:t>
      </w:r>
      <w:r w:rsidR="00A045E7">
        <w:t>.py</w:t>
      </w:r>
    </w:p>
    <w:p w14:paraId="07F69EB2" w14:textId="77777777" w:rsidR="00A045E7" w:rsidRPr="0005430B" w:rsidRDefault="00A045E7" w:rsidP="00A045E7">
      <w:pPr>
        <w:spacing w:before="0" w:line="240" w:lineRule="auto"/>
        <w:jc w:val="left"/>
        <w:rPr>
          <w:rFonts w:ascii="Courier New" w:hAnsi="Courier New" w:cs="Courier New"/>
          <w:sz w:val="14"/>
          <w:szCs w:val="14"/>
        </w:rPr>
      </w:pPr>
    </w:p>
    <w:p w14:paraId="63E095C6" w14:textId="08F7C6B9"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pandas as pd</w:t>
      </w:r>
    </w:p>
    <w:p w14:paraId="39DEB6C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os</w:t>
      </w:r>
    </w:p>
    <w:p w14:paraId="3017C99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glob</w:t>
      </w:r>
    </w:p>
    <w:p w14:paraId="1B9C732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mport tensorflow as tf</w:t>
      </w:r>
    </w:p>
    <w:p w14:paraId="5BFA70D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from batch_predictor import predict_batch</w:t>
      </w:r>
    </w:p>
    <w:p w14:paraId="31C7C17F" w14:textId="77777777" w:rsidR="008379F2" w:rsidRPr="008379F2" w:rsidRDefault="008379F2" w:rsidP="008379F2">
      <w:pPr>
        <w:spacing w:before="0" w:line="240" w:lineRule="auto"/>
        <w:jc w:val="left"/>
        <w:rPr>
          <w:rFonts w:ascii="Courier New" w:hAnsi="Courier New" w:cs="Courier New"/>
          <w:sz w:val="14"/>
          <w:szCs w:val="14"/>
        </w:rPr>
      </w:pPr>
    </w:p>
    <w:p w14:paraId="5756F35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Set working directory</w:t>
      </w:r>
    </w:p>
    <w:p w14:paraId="3DC3028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os.chdir('../..')</w:t>
      </w:r>
    </w:p>
    <w:p w14:paraId="7D45341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int(os.getcwd())</w:t>
      </w:r>
    </w:p>
    <w:p w14:paraId="62ECF70D" w14:textId="77777777" w:rsidR="008379F2" w:rsidRPr="008379F2" w:rsidRDefault="008379F2" w:rsidP="008379F2">
      <w:pPr>
        <w:spacing w:before="0" w:line="240" w:lineRule="auto"/>
        <w:jc w:val="left"/>
        <w:rPr>
          <w:rFonts w:ascii="Courier New" w:hAnsi="Courier New" w:cs="Courier New"/>
          <w:sz w:val="14"/>
          <w:szCs w:val="14"/>
        </w:rPr>
      </w:pPr>
    </w:p>
    <w:p w14:paraId="37CEA8A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Declare path variables</w:t>
      </w:r>
    </w:p>
    <w:p w14:paraId="0E29F7D3" w14:textId="77777777" w:rsidR="008379F2" w:rsidRPr="008379F2" w:rsidRDefault="008379F2" w:rsidP="008379F2">
      <w:pPr>
        <w:spacing w:before="0" w:line="240" w:lineRule="auto"/>
        <w:jc w:val="left"/>
        <w:rPr>
          <w:rFonts w:ascii="Courier New" w:hAnsi="Courier New" w:cs="Courier New"/>
          <w:sz w:val="14"/>
          <w:szCs w:val="14"/>
        </w:rPr>
      </w:pPr>
    </w:p>
    <w:p w14:paraId="7B1520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oduction_data = 'ml-1k_prod'</w:t>
      </w:r>
    </w:p>
    <w:p w14:paraId="7490DB0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rediction_data_dir = f'production/production_data/{production_data}.csv'</w:t>
      </w:r>
    </w:p>
    <w:p w14:paraId="742FC481"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LINE_NAME = 'DCN-iterate'</w:t>
      </w:r>
    </w:p>
    <w:p w14:paraId="679279C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PIPE_DIR = 'pipeline'</w:t>
      </w:r>
    </w:p>
    <w:p w14:paraId="7956BD4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SERVING_MODEL_DIR = os.path.join(PIPE_DIR, 'serving_model', PIPELINE_NAME)</w:t>
      </w:r>
    </w:p>
    <w:p w14:paraId="0FA93666" w14:textId="77777777" w:rsidR="008379F2" w:rsidRPr="008379F2" w:rsidRDefault="008379F2" w:rsidP="008379F2">
      <w:pPr>
        <w:spacing w:before="0" w:line="240" w:lineRule="auto"/>
        <w:jc w:val="left"/>
        <w:rPr>
          <w:rFonts w:ascii="Courier New" w:hAnsi="Courier New" w:cs="Courier New"/>
          <w:sz w:val="14"/>
          <w:szCs w:val="14"/>
        </w:rPr>
      </w:pPr>
    </w:p>
    <w:p w14:paraId="6998B19B"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Load prediction dataset and model</w:t>
      </w:r>
    </w:p>
    <w:p w14:paraId="21E27D3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 = pd.read_csv(prediction_data_dir)</w:t>
      </w:r>
    </w:p>
    <w:p w14:paraId="08EBAFFC"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loaded_model = tf.saved_model.load(max(glob.glob(os.path.join(SERVING_MODEL_DIR, '*/')), key=os.path.getmtime))  # Load newest model from 'serving_model'</w:t>
      </w:r>
    </w:p>
    <w:p w14:paraId="54CAFEB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del_name = max(glob.glob(os.path.join(SERVING_MODEL_DIR, '*/')), key=os.path.getmtime).split("/")[-2]  # Get model name to assign monitoring data to model</w:t>
      </w:r>
    </w:p>
    <w:p w14:paraId="0A9A4D62" w14:textId="77777777" w:rsidR="008379F2" w:rsidRPr="008379F2" w:rsidRDefault="008379F2" w:rsidP="008379F2">
      <w:pPr>
        <w:spacing w:before="0" w:line="240" w:lineRule="auto"/>
        <w:jc w:val="left"/>
        <w:rPr>
          <w:rFonts w:ascii="Courier New" w:hAnsi="Courier New" w:cs="Courier New"/>
          <w:sz w:val="14"/>
          <w:szCs w:val="14"/>
        </w:rPr>
      </w:pPr>
    </w:p>
    <w:p w14:paraId="5C976418"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MONITORING = f'production/monitoring/{model_name}_monitoring.csv'</w:t>
      </w:r>
    </w:p>
    <w:p w14:paraId="36E7CF1A" w14:textId="77777777" w:rsidR="008379F2" w:rsidRPr="008379F2" w:rsidRDefault="008379F2" w:rsidP="008379F2">
      <w:pPr>
        <w:spacing w:before="0" w:line="240" w:lineRule="auto"/>
        <w:jc w:val="left"/>
        <w:rPr>
          <w:rFonts w:ascii="Courier New" w:hAnsi="Courier New" w:cs="Courier New"/>
          <w:sz w:val="14"/>
          <w:szCs w:val="14"/>
        </w:rPr>
      </w:pPr>
    </w:p>
    <w:p w14:paraId="7600DEE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rating columns to be filled by predict_batch</w:t>
      </w:r>
    </w:p>
    <w:p w14:paraId="1A732DB0"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rating'] = 0</w:t>
      </w:r>
    </w:p>
    <w:p w14:paraId="4FAC8B9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pred_int_rating'] = 0</w:t>
      </w:r>
    </w:p>
    <w:p w14:paraId="2973BA62" w14:textId="77777777" w:rsidR="008379F2" w:rsidRPr="008379F2" w:rsidRDefault="008379F2" w:rsidP="008379F2">
      <w:pPr>
        <w:spacing w:before="0" w:line="240" w:lineRule="auto"/>
        <w:jc w:val="left"/>
        <w:rPr>
          <w:rFonts w:ascii="Courier New" w:hAnsi="Courier New" w:cs="Courier New"/>
          <w:sz w:val="14"/>
          <w:szCs w:val="14"/>
        </w:rPr>
      </w:pPr>
    </w:p>
    <w:p w14:paraId="57C2009D"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Fill in columns for float prediction value and int prediction value</w:t>
      </w:r>
    </w:p>
    <w:p w14:paraId="489E7E05"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df_pred = predict_batch(df, loaded_model)</w:t>
      </w:r>
    </w:p>
    <w:p w14:paraId="035570BE" w14:textId="77777777" w:rsidR="008379F2" w:rsidRPr="008379F2" w:rsidRDefault="008379F2" w:rsidP="008379F2">
      <w:pPr>
        <w:spacing w:before="0" w:line="240" w:lineRule="auto"/>
        <w:jc w:val="left"/>
        <w:rPr>
          <w:rFonts w:ascii="Courier New" w:hAnsi="Courier New" w:cs="Courier New"/>
          <w:sz w:val="14"/>
          <w:szCs w:val="14"/>
        </w:rPr>
      </w:pPr>
    </w:p>
    <w:p w14:paraId="7FD2E437"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Add predictions to a monitoring table (simple CSV file)</w:t>
      </w:r>
    </w:p>
    <w:p w14:paraId="5889FEDA"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if os.path.exists(MONITORING):</w:t>
      </w:r>
    </w:p>
    <w:p w14:paraId="4102DF1E"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monitor = pd.read_csv(MONITORING)</w:t>
      </w:r>
    </w:p>
    <w:p w14:paraId="26364749"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 = pd.concat([df_monitor, df_pred], ignore_index=True)</w:t>
      </w:r>
    </w:p>
    <w:p w14:paraId="0B5976A4"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joint.to_csv(MONITORING, index=False)</w:t>
      </w:r>
    </w:p>
    <w:p w14:paraId="0229311F" w14:textId="77777777" w:rsidR="008379F2" w:rsidRPr="008379F2"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else:</w:t>
      </w:r>
    </w:p>
    <w:p w14:paraId="1B32C505" w14:textId="014E26F1" w:rsidR="00A045E7" w:rsidRPr="00A045E7" w:rsidRDefault="008379F2" w:rsidP="008379F2">
      <w:pPr>
        <w:spacing w:before="0" w:line="240" w:lineRule="auto"/>
        <w:jc w:val="left"/>
        <w:rPr>
          <w:rFonts w:ascii="Courier New" w:hAnsi="Courier New" w:cs="Courier New"/>
          <w:sz w:val="14"/>
          <w:szCs w:val="14"/>
        </w:rPr>
      </w:pPr>
      <w:r w:rsidRPr="008379F2">
        <w:rPr>
          <w:rFonts w:ascii="Courier New" w:hAnsi="Courier New" w:cs="Courier New"/>
          <w:sz w:val="14"/>
          <w:szCs w:val="14"/>
        </w:rPr>
        <w:t xml:space="preserve">    df_pred.to_csv(MONITORING, index=False)</w:t>
      </w:r>
    </w:p>
    <w:p w14:paraId="22DE5CA0" w14:textId="142A8BEB" w:rsidR="00A045E7" w:rsidRDefault="00A045E7" w:rsidP="00A045E7">
      <w:pPr>
        <w:spacing w:before="0" w:line="240" w:lineRule="auto"/>
        <w:jc w:val="left"/>
        <w:rPr>
          <w:rFonts w:ascii="Courier New" w:hAnsi="Courier New" w:cs="Courier New"/>
          <w:sz w:val="14"/>
          <w:szCs w:val="14"/>
        </w:rPr>
      </w:pPr>
    </w:p>
    <w:p w14:paraId="25556760" w14:textId="77777777" w:rsidR="009D46D0" w:rsidRPr="006774D5" w:rsidRDefault="009D46D0" w:rsidP="009D46D0">
      <w:pPr>
        <w:pStyle w:val="berschrift4"/>
        <w:numPr>
          <w:ilvl w:val="0"/>
          <w:numId w:val="0"/>
        </w:numPr>
      </w:pPr>
      <w:r>
        <w:t>prediction_service.py</w:t>
      </w:r>
    </w:p>
    <w:p w14:paraId="586BA4B7" w14:textId="77777777" w:rsidR="009D46D0" w:rsidRPr="0005430B" w:rsidRDefault="009D46D0" w:rsidP="009D46D0">
      <w:pPr>
        <w:spacing w:before="0" w:line="240" w:lineRule="auto"/>
        <w:jc w:val="left"/>
        <w:rPr>
          <w:rFonts w:ascii="Courier New" w:hAnsi="Courier New" w:cs="Courier New"/>
          <w:sz w:val="14"/>
          <w:szCs w:val="14"/>
        </w:rPr>
      </w:pPr>
    </w:p>
    <w:p w14:paraId="4480F55D"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Takes in a model and a dataset entry (in form of a dictionary) and returns the predicted value of the model</w:t>
      </w:r>
    </w:p>
    <w:p w14:paraId="2251BD4A" w14:textId="77777777" w:rsidR="00FA7FEF" w:rsidRPr="00FA7FEF" w:rsidRDefault="00FA7FEF" w:rsidP="00FA7FEF">
      <w:pPr>
        <w:spacing w:before="0" w:line="240" w:lineRule="auto"/>
        <w:jc w:val="left"/>
        <w:rPr>
          <w:rFonts w:ascii="Courier New" w:hAnsi="Courier New" w:cs="Courier New"/>
          <w:sz w:val="14"/>
          <w:szCs w:val="14"/>
        </w:rPr>
      </w:pPr>
    </w:p>
    <w:p w14:paraId="34D784D1"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def prediction_server(model, entry):</w:t>
      </w:r>
    </w:p>
    <w:p w14:paraId="4B0F23F6" w14:textId="77777777" w:rsidR="00FA7FEF" w:rsidRPr="00FA7FEF"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score = model({'user_id': [[entry['user_id']]], 'movie_id': [[entry['movie_id']]], 'user_gender': [[entry['user_gender']]], 'user_occupation': [[entry['user_occupation']]], 'user_age_cohort': [[entry['user_age_cohort']]]}).numpy()</w:t>
      </w:r>
    </w:p>
    <w:p w14:paraId="3F466474" w14:textId="1EE36CA3" w:rsidR="009D46D0" w:rsidRPr="00A32DA3" w:rsidRDefault="00FA7FEF" w:rsidP="00FA7FEF">
      <w:pPr>
        <w:spacing w:before="0" w:line="240" w:lineRule="auto"/>
        <w:jc w:val="left"/>
        <w:rPr>
          <w:rFonts w:ascii="Courier New" w:hAnsi="Courier New" w:cs="Courier New"/>
          <w:sz w:val="14"/>
          <w:szCs w:val="14"/>
        </w:rPr>
      </w:pPr>
      <w:r w:rsidRPr="00FA7FEF">
        <w:rPr>
          <w:rFonts w:ascii="Courier New" w:hAnsi="Courier New" w:cs="Courier New"/>
          <w:sz w:val="14"/>
          <w:szCs w:val="14"/>
        </w:rPr>
        <w:t xml:space="preserve">    return score[0][0][0]</w:t>
      </w:r>
    </w:p>
    <w:p w14:paraId="526C41B6" w14:textId="1EDC0464" w:rsidR="009F15AF" w:rsidRPr="00721A18" w:rsidRDefault="0098612B" w:rsidP="009F15AF">
      <w:pPr>
        <w:pStyle w:val="berschrift1"/>
        <w:numPr>
          <w:ilvl w:val="0"/>
          <w:numId w:val="0"/>
        </w:numPr>
      </w:pPr>
      <w:bookmarkStart w:id="178" w:name="_Toc110808421"/>
      <w:r>
        <w:lastRenderedPageBreak/>
        <w:t>References</w:t>
      </w:r>
      <w:bookmarkEnd w:id="178"/>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4624D9BD" w14:textId="77777777" w:rsidR="005470F4" w:rsidRDefault="00B32AE3" w:rsidP="005470F4">
          <w:pPr>
            <w:pStyle w:val="CitaviBibliographyHeading"/>
          </w:pPr>
          <w:r>
            <w:fldChar w:fldCharType="begin"/>
          </w:r>
          <w:r>
            <w:instrText>ADDIN CitaviBibliography</w:instrText>
          </w:r>
          <w:r>
            <w:fldChar w:fldCharType="separate"/>
          </w:r>
          <w:r w:rsidR="005470F4">
            <w:t>References</w:t>
          </w:r>
        </w:p>
        <w:p w14:paraId="088E9AC5" w14:textId="77777777" w:rsidR="005470F4" w:rsidRDefault="005470F4" w:rsidP="005470F4">
          <w:pPr>
            <w:pStyle w:val="CitaviBibliographyEntry"/>
          </w:pPr>
          <w:bookmarkStart w:id="179" w:name="_CTVL001bf7be05068d34d3d83f8ebfe6e564de7"/>
          <w:r>
            <w:t>Aggarwal, C. C. (2016).</w:t>
          </w:r>
          <w:bookmarkEnd w:id="179"/>
          <w:r>
            <w:t xml:space="preserve"> </w:t>
          </w:r>
          <w:r w:rsidRPr="005470F4">
            <w:rPr>
              <w:i/>
            </w:rPr>
            <w:t>Recommender Systems: The Textbook</w:t>
          </w:r>
          <w:r w:rsidRPr="005470F4">
            <w:t xml:space="preserve">. Cham: Springer International Publishing. </w:t>
          </w:r>
        </w:p>
        <w:p w14:paraId="5A0E9267" w14:textId="77777777" w:rsidR="005470F4" w:rsidRDefault="005470F4" w:rsidP="005470F4">
          <w:pPr>
            <w:pStyle w:val="CitaviBibliographyEntry"/>
          </w:pPr>
          <w:bookmarkStart w:id="180" w:name="_CTVL001ef9eb371e62945e8834e93cbf9af643e"/>
          <w:r>
            <w:t>Algorithmia.</w:t>
          </w:r>
          <w:bookmarkEnd w:id="180"/>
          <w:r>
            <w:t xml:space="preserve"> </w:t>
          </w:r>
          <w:r w:rsidRPr="005470F4">
            <w:rPr>
              <w:i/>
            </w:rPr>
            <w:t>2020 state of enterprise machine learning</w:t>
          </w:r>
          <w:r w:rsidRPr="005470F4">
            <w:t xml:space="preserve">. Retrieved from https://info.algorithmia.com/hubfs/2019/Whitepapers/The-State-of-Enterprise-ML-2020/Algorithmia_2020_State_of_Enterprise_ML.pdf </w:t>
          </w:r>
        </w:p>
        <w:p w14:paraId="1F664CF8" w14:textId="77777777" w:rsidR="005470F4" w:rsidRDefault="005470F4" w:rsidP="005470F4">
          <w:pPr>
            <w:pStyle w:val="CitaviBibliographyEntry"/>
          </w:pPr>
          <w:bookmarkStart w:id="181" w:name="_CTVL001919eee7a1c16499caea3e4511e683d97"/>
          <w:r>
            <w:t>Alla, S., &amp; Adari, S. K. (2021).</w:t>
          </w:r>
          <w:bookmarkEnd w:id="181"/>
          <w:r>
            <w:t xml:space="preserve"> </w:t>
          </w:r>
          <w:r w:rsidRPr="005470F4">
            <w:rPr>
              <w:i/>
            </w:rPr>
            <w:t>Beginning MLOps with MLFlow</w:t>
          </w:r>
          <w:r w:rsidRPr="005470F4">
            <w:t xml:space="preserve">. Springer. </w:t>
          </w:r>
        </w:p>
        <w:p w14:paraId="452548E5" w14:textId="77777777" w:rsidR="005470F4" w:rsidRDefault="005470F4" w:rsidP="005470F4">
          <w:pPr>
            <w:pStyle w:val="CitaviBibliographyEntry"/>
          </w:pPr>
          <w:bookmarkStart w:id="182" w:name="_CTVL001fd07bc3413044e978717eaf0067c54c7"/>
          <w:r>
            <w:t>Alyari, F., &amp; Jafari Navimipour, N. (2018). Recommender systems.</w:t>
          </w:r>
          <w:bookmarkEnd w:id="182"/>
          <w:r>
            <w:t xml:space="preserve"> </w:t>
          </w:r>
          <w:r w:rsidRPr="005470F4">
            <w:rPr>
              <w:i/>
            </w:rPr>
            <w:t>Kybernetes</w:t>
          </w:r>
          <w:r w:rsidRPr="005470F4">
            <w:t xml:space="preserve">, </w:t>
          </w:r>
          <w:r w:rsidRPr="005470F4">
            <w:rPr>
              <w:i/>
            </w:rPr>
            <w:t>47</w:t>
          </w:r>
          <w:r w:rsidRPr="005470F4">
            <w:t>(5), 985–1017. https://doi.org/10.1108/K-06-2017-0196</w:t>
          </w:r>
        </w:p>
        <w:p w14:paraId="239F913F" w14:textId="77777777" w:rsidR="005470F4" w:rsidRDefault="005470F4" w:rsidP="005470F4">
          <w:pPr>
            <w:pStyle w:val="CitaviBibliographyEntry"/>
          </w:pPr>
          <w:bookmarkStart w:id="183" w:name="_CTVL001c80a14e85177455ba24180869b32b913"/>
          <w:r>
            <w:t>Apache Software Foundation (n.d.). Airflow. Retrieved from https://airflow.apache.org/</w:t>
          </w:r>
        </w:p>
        <w:p w14:paraId="62871A9E" w14:textId="77777777" w:rsidR="005470F4" w:rsidRDefault="005470F4" w:rsidP="005470F4">
          <w:pPr>
            <w:pStyle w:val="CitaviBibliographyEntry"/>
          </w:pPr>
          <w:bookmarkStart w:id="184" w:name="_CTVL001fd47c7fdc1ee495ab5f08ee97bc58ac8"/>
          <w:bookmarkEnd w:id="183"/>
          <w:r>
            <w:t>Arrikto (n.d.). Arrikto Enterprise Kubeflow Documentation. Retrieved from https://docs.arrikto.com/</w:t>
          </w:r>
        </w:p>
        <w:p w14:paraId="724ACF94" w14:textId="77777777" w:rsidR="005470F4" w:rsidRDefault="005470F4" w:rsidP="005470F4">
          <w:pPr>
            <w:pStyle w:val="CitaviBibliographyEntry"/>
          </w:pPr>
          <w:bookmarkStart w:id="185" w:name="_CTVL001158273169e054b2daed4a28cb665123f"/>
          <w:bookmarkEnd w:id="184"/>
          <w:r>
            <w:t>Baena-Garcıa, M., Del Campo-Ávila, J., Fidalgo, R., Bifet, A., Gavalda, R., &amp; Morales-Bueno, R. (2006). Early drift detection method. In</w:t>
          </w:r>
          <w:bookmarkEnd w:id="185"/>
          <w:r>
            <w:t xml:space="preserve"> </w:t>
          </w:r>
          <w:r w:rsidRPr="005470F4">
            <w:rPr>
              <w:i/>
            </w:rPr>
            <w:t>Fourth international workshop on knowledge discovery from data streams</w:t>
          </w:r>
          <w:r w:rsidRPr="005470F4">
            <w:t>.</w:t>
          </w:r>
        </w:p>
        <w:p w14:paraId="54937269" w14:textId="77777777" w:rsidR="005470F4" w:rsidRDefault="005470F4" w:rsidP="005470F4">
          <w:pPr>
            <w:pStyle w:val="CitaviBibliographyEntry"/>
          </w:pPr>
          <w:bookmarkStart w:id="186" w:name="_CTVL001b684d2f5565d4f0aaf008928c14fa66d"/>
          <w:r>
            <w:t>Baker, T. (2019).</w:t>
          </w:r>
          <w:bookmarkEnd w:id="186"/>
          <w:r>
            <w:t xml:space="preserve"> </w:t>
          </w:r>
          <w:r w:rsidRPr="005470F4">
            <w:rPr>
              <w:i/>
            </w:rPr>
            <w:t>Smarter Humans. Smarter Machines.</w:t>
          </w:r>
          <w:r w:rsidRPr="005470F4">
            <w:t xml:space="preserve"> Retrieved from Refinitiv website: https://www.refinitiv.com/en/resources/special-report/refinitiv-2019-artificial-intelligence-machine-learning-global-study </w:t>
          </w:r>
        </w:p>
        <w:p w14:paraId="4952FDF0" w14:textId="77777777" w:rsidR="005470F4" w:rsidRDefault="005470F4" w:rsidP="005470F4">
          <w:pPr>
            <w:pStyle w:val="CitaviBibliographyEntry"/>
          </w:pPr>
          <w:bookmarkStart w:id="187"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7"/>
          <w:r>
            <w:t xml:space="preserve"> </w:t>
          </w:r>
          <w:r w:rsidRPr="005470F4">
            <w:rPr>
              <w:i/>
            </w:rPr>
            <w:t xml:space="preserve">Proceedings of the 23rd ACM SIGKDD International Conference on Knowledge Discovery and Data Mining </w:t>
          </w:r>
          <w:r w:rsidRPr="005470F4">
            <w:t>(pp. 1387–1395). New York, NY, USA: ACM. https://doi.org/10.1145/3097983.3098021</w:t>
          </w:r>
        </w:p>
        <w:p w14:paraId="45B2208F" w14:textId="77777777" w:rsidR="005470F4" w:rsidRDefault="005470F4" w:rsidP="005470F4">
          <w:pPr>
            <w:pStyle w:val="CitaviBibliographyEntry"/>
          </w:pPr>
          <w:bookmarkStart w:id="188" w:name="_CTVL001c1e2e2b70b224eeea8b4f4e4a16d5d0e"/>
          <w:r>
            <w:t>Blondel, M., Fujino, A., Ueda, N., &amp; Ishihata, M. (2016, July 25).</w:t>
          </w:r>
          <w:bookmarkEnd w:id="188"/>
          <w:r>
            <w:t xml:space="preserve"> </w:t>
          </w:r>
          <w:r w:rsidRPr="005470F4">
            <w:rPr>
              <w:i/>
            </w:rPr>
            <w:t>Higher-Order Factorization Machines</w:t>
          </w:r>
          <w:r w:rsidRPr="005470F4">
            <w:t xml:space="preserve">. Retrieved from http://arxiv.org/pdf/1607.07195v2 </w:t>
          </w:r>
        </w:p>
        <w:p w14:paraId="26C18396" w14:textId="77777777" w:rsidR="005470F4" w:rsidRDefault="005470F4" w:rsidP="005470F4">
          <w:pPr>
            <w:pStyle w:val="CitaviBibliographyEntry"/>
          </w:pPr>
          <w:bookmarkStart w:id="189" w:name="_CTVL001a9002594473d43069e6dda4150413420"/>
          <w:r>
            <w:t>Blondel, M., Ishihata, M., Fujino, A., &amp; Ueda, N. (2016, July 29).</w:t>
          </w:r>
          <w:bookmarkEnd w:id="189"/>
          <w:r>
            <w:t xml:space="preserve"> </w:t>
          </w:r>
          <w:r w:rsidRPr="005470F4">
            <w:rPr>
              <w:i/>
            </w:rPr>
            <w:t>Polynomial Networks and Factorization Machines: New Insights and Efficient Training Algorithms</w:t>
          </w:r>
          <w:r w:rsidRPr="005470F4">
            <w:t xml:space="preserve">. Retrieved from http://arxiv.org/pdf/1607.08810v1 </w:t>
          </w:r>
        </w:p>
        <w:p w14:paraId="5238078C" w14:textId="77777777" w:rsidR="005470F4" w:rsidRDefault="005470F4" w:rsidP="005470F4">
          <w:pPr>
            <w:pStyle w:val="CitaviBibliographyEntry"/>
          </w:pPr>
          <w:bookmarkStart w:id="190" w:name="_CTVL0012e1b3234f86f45b88caca3262c856813"/>
          <w:r>
            <w:t>Charniak, E. (2019).</w:t>
          </w:r>
          <w:bookmarkEnd w:id="190"/>
          <w:r>
            <w:t xml:space="preserve"> </w:t>
          </w:r>
          <w:r w:rsidRPr="005470F4">
            <w:rPr>
              <w:i/>
            </w:rPr>
            <w:t>Introduction to Deep Learning</w:t>
          </w:r>
          <w:r w:rsidRPr="005470F4">
            <w:t xml:space="preserve">. The MIT Press. </w:t>
          </w:r>
        </w:p>
        <w:p w14:paraId="65D6F2BD" w14:textId="77777777" w:rsidR="005470F4" w:rsidRDefault="005470F4" w:rsidP="005470F4">
          <w:pPr>
            <w:pStyle w:val="CitaviBibliographyEntry"/>
          </w:pPr>
          <w:bookmarkStart w:id="191" w:name="_CTVL0019744b604bd6f4aab8cfb22955c063b01"/>
          <w:r>
            <w:t>Choy, G., Khalilzadeh, O., Michalski, M., Do, S., Samir, A. E., Pianykh, O. S., . . . Dreyer, K. J. (2018). Current Applications and Future Impact of Machine Learning in Radiology.</w:t>
          </w:r>
          <w:bookmarkEnd w:id="191"/>
          <w:r>
            <w:t xml:space="preserve"> </w:t>
          </w:r>
          <w:r w:rsidRPr="005470F4">
            <w:rPr>
              <w:i/>
            </w:rPr>
            <w:t>Radiology</w:t>
          </w:r>
          <w:r w:rsidRPr="005470F4">
            <w:t xml:space="preserve">, </w:t>
          </w:r>
          <w:r w:rsidRPr="005470F4">
            <w:rPr>
              <w:i/>
            </w:rPr>
            <w:t>288</w:t>
          </w:r>
          <w:r w:rsidRPr="005470F4">
            <w:t>(2), 318–328. https://doi.org/10.1148/radiol.2018171820</w:t>
          </w:r>
        </w:p>
        <w:p w14:paraId="02D9F344" w14:textId="77777777" w:rsidR="005470F4" w:rsidRDefault="005470F4" w:rsidP="005470F4">
          <w:pPr>
            <w:pStyle w:val="CitaviBibliographyEntry"/>
          </w:pPr>
          <w:bookmarkStart w:id="192" w:name="_CTVL00197902646bc564eaaa19ebaba329abb2e"/>
          <w:r>
            <w:lastRenderedPageBreak/>
            <w:t>Chui, M., Hall, B., Singla, A., &amp; Sukharevsky, A. (2021, December 8).</w:t>
          </w:r>
          <w:bookmarkEnd w:id="192"/>
          <w:r>
            <w:t xml:space="preserve"> </w:t>
          </w:r>
          <w:r w:rsidRPr="005470F4">
            <w:rPr>
              <w:i/>
            </w:rPr>
            <w:t>The state of AI in 2021</w:t>
          </w:r>
          <w:r w:rsidRPr="005470F4">
            <w:t xml:space="preserve">. Retrieved from McKinsey website: https://www.mckinsey.com/business-functions/quantumblack/our-insights/global-survey-the-state-of-ai-in-2021 </w:t>
          </w:r>
        </w:p>
        <w:p w14:paraId="7F063644" w14:textId="77777777" w:rsidR="005470F4" w:rsidRDefault="005470F4" w:rsidP="005470F4">
          <w:pPr>
            <w:pStyle w:val="CitaviBibliographyEntry"/>
          </w:pPr>
          <w:bookmarkStart w:id="193" w:name="_CTVL00149778e4f4dd14bdcaf583e52ef68d592"/>
          <w:r>
            <w:t>Columbus, L. (2017, July 9). McKinsey's State Of Machine Learning And AI, 2017.</w:t>
          </w:r>
          <w:bookmarkEnd w:id="193"/>
          <w:r>
            <w:t xml:space="preserve"> </w:t>
          </w:r>
          <w:r w:rsidRPr="005470F4">
            <w:rPr>
              <w:i/>
            </w:rPr>
            <w:t>Forbes</w:t>
          </w:r>
          <w:r w:rsidRPr="005470F4">
            <w:t>. Retrieved from https://www.forbes.com/sites/louiscolumbus/2017/07/09/mckinseys-state-of-machine-learning-and-ai-2017/?sh=63414b1b75b6</w:t>
          </w:r>
        </w:p>
        <w:p w14:paraId="7E8EE9D8" w14:textId="77777777" w:rsidR="005470F4" w:rsidRDefault="005470F4" w:rsidP="005470F4">
          <w:pPr>
            <w:pStyle w:val="CitaviBibliographyEntry"/>
          </w:pPr>
          <w:bookmarkStart w:id="194" w:name="_CTVL001c55ccbf27da94b1286e464e0afcaef5b"/>
          <w:r>
            <w:t>Covington, P., Adams, J., &amp; Sargin, E. (2016). Deep Neural Networks for YouTube Recommendations. In S. Sen, W. Geyer, J. Freyne, &amp; P. Castells (Eds.),</w:t>
          </w:r>
          <w:bookmarkEnd w:id="194"/>
          <w:r>
            <w:t xml:space="preserve"> </w:t>
          </w:r>
          <w:r w:rsidRPr="005470F4">
            <w:rPr>
              <w:i/>
            </w:rPr>
            <w:t xml:space="preserve">Proceedings of the 10th ACM Conference on Recommender Systems </w:t>
          </w:r>
          <w:r w:rsidRPr="005470F4">
            <w:t>(pp. 191–198). New York, NY, USA: ACM. https://doi.org/10.1145/2959100.2959190</w:t>
          </w:r>
        </w:p>
        <w:p w14:paraId="675E1F4E" w14:textId="77777777" w:rsidR="005470F4" w:rsidRDefault="005470F4" w:rsidP="005470F4">
          <w:pPr>
            <w:pStyle w:val="CitaviBibliographyEntry"/>
          </w:pPr>
          <w:bookmarkStart w:id="195" w:name="_CTVL00150b0f86621224fbdba5efdb4653f2f67"/>
          <w:r>
            <w:t>Crowe, R. (2019). Why do I need metadata? (TensorFlow Extended). Retrieved from https://www.youtube.com/watch?v=cc1-eocgm1E</w:t>
          </w:r>
        </w:p>
        <w:p w14:paraId="5140DECE" w14:textId="77777777" w:rsidR="005470F4" w:rsidRDefault="005470F4" w:rsidP="005470F4">
          <w:pPr>
            <w:pStyle w:val="CitaviBibliographyEntry"/>
          </w:pPr>
          <w:bookmarkStart w:id="196" w:name="_CTVL001fb97b694f03d42c9a36caf595751ceb9"/>
          <w:bookmarkEnd w:id="195"/>
          <w:r>
            <w:t>Cunningham, W. (1993). The WyCash portfolio management system.</w:t>
          </w:r>
          <w:bookmarkEnd w:id="196"/>
          <w:r>
            <w:t xml:space="preserve"> </w:t>
          </w:r>
          <w:r w:rsidRPr="005470F4">
            <w:rPr>
              <w:i/>
            </w:rPr>
            <w:t>ACM SIGPLAN OOPS Messenger</w:t>
          </w:r>
          <w:r w:rsidRPr="005470F4">
            <w:t xml:space="preserve">, </w:t>
          </w:r>
          <w:r w:rsidRPr="005470F4">
            <w:rPr>
              <w:i/>
            </w:rPr>
            <w:t>4</w:t>
          </w:r>
          <w:r w:rsidRPr="005470F4">
            <w:t>(2), 29–30. https://doi.org/10.1145/157710.157715</w:t>
          </w:r>
        </w:p>
        <w:p w14:paraId="4C3A5F7B" w14:textId="77777777" w:rsidR="005470F4" w:rsidRDefault="005470F4" w:rsidP="005470F4">
          <w:pPr>
            <w:pStyle w:val="CitaviBibliographyEntry"/>
          </w:pPr>
          <w:bookmarkStart w:id="197" w:name="_CTVL001710c1204a13d463e8e62fbb832370a37"/>
          <w:r>
            <w:t>Dacrema, M. F., Boglio, S., Cremonesi, P., &amp; Jannach, D. (2021). A Troubling Analysis of Reproducibility and Progress in Recommender Systems Research.</w:t>
          </w:r>
          <w:bookmarkEnd w:id="197"/>
          <w:r>
            <w:t xml:space="preserve"> </w:t>
          </w:r>
          <w:r w:rsidRPr="005470F4">
            <w:rPr>
              <w:i/>
            </w:rPr>
            <w:t>ACM Transactions on Information Systems</w:t>
          </w:r>
          <w:r w:rsidRPr="005470F4">
            <w:t xml:space="preserve">, </w:t>
          </w:r>
          <w:r w:rsidRPr="005470F4">
            <w:rPr>
              <w:i/>
            </w:rPr>
            <w:t>39</w:t>
          </w:r>
          <w:r w:rsidRPr="005470F4">
            <w:t>(2), 1–49. https://doi.org/10.1145/3434185</w:t>
          </w:r>
        </w:p>
        <w:p w14:paraId="31647A40" w14:textId="77777777" w:rsidR="005470F4" w:rsidRDefault="005470F4" w:rsidP="005470F4">
          <w:pPr>
            <w:pStyle w:val="CitaviBibliographyEntry"/>
          </w:pPr>
          <w:bookmarkStart w:id="198" w:name="_CTVL00179925f646bbf4c4bba88881ae61c4bc5"/>
          <w:r>
            <w:t>Denis Baylor, Kevin Haas, Konstantinos Katsiapis, Sammy Leong, Rose Liu, Clemens Menwald, . . . Martin Zinkevich (2019). Continuous Training for Production ML in the TensorFlow Extended (TFX) Platform. In</w:t>
          </w:r>
          <w:bookmarkEnd w:id="198"/>
          <w:r>
            <w:t xml:space="preserve"> </w:t>
          </w:r>
          <w:r w:rsidRPr="005470F4">
            <w:rPr>
              <w:i/>
            </w:rPr>
            <w:t xml:space="preserve">2019 USENIX Conference on Operational Machine Learning (OpML 19) </w:t>
          </w:r>
          <w:r w:rsidRPr="005470F4">
            <w:t>(pp. 51–53). Santa Clara, CA: USENIX Association. Retrieved from https://www.usenix.org/conference/opml19/presentation/baylor</w:t>
          </w:r>
        </w:p>
        <w:p w14:paraId="3D236B19" w14:textId="77777777" w:rsidR="005470F4" w:rsidRDefault="005470F4" w:rsidP="005470F4">
          <w:pPr>
            <w:pStyle w:val="CitaviBibliographyEntry"/>
          </w:pPr>
          <w:bookmarkStart w:id="199" w:name="_CTVL00178bde63258fc4478a84dc315104cb344"/>
          <w:r>
            <w:t>Deo, N. (2019).</w:t>
          </w:r>
          <w:bookmarkEnd w:id="199"/>
          <w:r>
            <w:t xml:space="preserve"> </w:t>
          </w:r>
          <w:r w:rsidRPr="005470F4">
            <w:rPr>
              <w:i/>
            </w:rPr>
            <w:t>Graph theory: With applications to engineering &amp; computer science</w:t>
          </w:r>
          <w:r w:rsidRPr="005470F4">
            <w:t xml:space="preserve">. </w:t>
          </w:r>
          <w:r w:rsidRPr="005470F4">
            <w:rPr>
              <w:i/>
            </w:rPr>
            <w:t>Dover books on mathematics</w:t>
          </w:r>
          <w:r w:rsidRPr="005470F4">
            <w:t xml:space="preserve">. Mineola, NY: Dover Publications. </w:t>
          </w:r>
        </w:p>
        <w:p w14:paraId="2C0D385F" w14:textId="77777777" w:rsidR="005470F4" w:rsidRDefault="005470F4" w:rsidP="005470F4">
          <w:pPr>
            <w:pStyle w:val="CitaviBibliographyEntry"/>
          </w:pPr>
          <w:bookmarkStart w:id="200" w:name="_CTVL001e10d663035094d0dabe93aea4a76aa1d"/>
          <w:r>
            <w:t>Feng Gu, Zhang, G., Jie Lu, &amp; Chin-Teng Lin (2016). Concept drift detection based on equal density estimation. In</w:t>
          </w:r>
          <w:bookmarkEnd w:id="200"/>
          <w:r>
            <w:t xml:space="preserve"> </w:t>
          </w:r>
          <w:r w:rsidRPr="005470F4">
            <w:rPr>
              <w:i/>
            </w:rPr>
            <w:t>2016 International Joint Conference on Neural Networks (IJCNN)</w:t>
          </w:r>
          <w:r w:rsidRPr="005470F4">
            <w:t>.</w:t>
          </w:r>
        </w:p>
        <w:p w14:paraId="626F8204" w14:textId="77777777" w:rsidR="005470F4" w:rsidRDefault="005470F4" w:rsidP="005470F4">
          <w:pPr>
            <w:pStyle w:val="CitaviBibliographyEntry"/>
          </w:pPr>
          <w:bookmarkStart w:id="201" w:name="_CTVL0018cc7b0b1d1c040be8955aa26dfb58238"/>
          <w:r>
            <w:t>Fernández-Tobias, I., Cantador, I., Kaminskas, M., &amp; Ricci, F. (2012). Cross-domain recommender systems: A survey of the state of the art. In</w:t>
          </w:r>
          <w:bookmarkEnd w:id="201"/>
          <w:r>
            <w:t xml:space="preserve"> </w:t>
          </w:r>
          <w:r w:rsidRPr="005470F4">
            <w:rPr>
              <w:i/>
            </w:rPr>
            <w:t xml:space="preserve">Spanish conference on information retrieval. </w:t>
          </w:r>
          <w:r w:rsidRPr="005470F4">
            <w:t>Symposium conducted at the meeting of sn.</w:t>
          </w:r>
        </w:p>
        <w:p w14:paraId="2C9ED343" w14:textId="77777777" w:rsidR="005470F4" w:rsidRDefault="005470F4" w:rsidP="005470F4">
          <w:pPr>
            <w:pStyle w:val="CitaviBibliographyEntry"/>
          </w:pPr>
          <w:bookmarkStart w:id="202" w:name="_CTVL00178465058005b469e9e9c92c9b56f4926"/>
          <w:r>
            <w:t>Fleder, D. M., &amp; Hosanagar, K. (2007). Recommender systems and their impact on sales diversity. In J. MacKie-Mason, D. Parkes, &amp; P. Resnick (Eds.),</w:t>
          </w:r>
          <w:bookmarkEnd w:id="202"/>
          <w:r>
            <w:t xml:space="preserve"> </w:t>
          </w:r>
          <w:r w:rsidRPr="005470F4">
            <w:rPr>
              <w:i/>
            </w:rPr>
            <w:t xml:space="preserve">Proceedings of the 8th ACM conference on Electronic commerce - EC '07 </w:t>
          </w:r>
          <w:r w:rsidRPr="005470F4">
            <w:t>(p. 192). New York, New York, USA: ACM Press. https://doi.org/10.1145/1250910.1250939</w:t>
          </w:r>
        </w:p>
        <w:p w14:paraId="310AA076" w14:textId="77777777" w:rsidR="005470F4" w:rsidRDefault="005470F4" w:rsidP="005470F4">
          <w:pPr>
            <w:pStyle w:val="CitaviBibliographyEntry"/>
          </w:pPr>
          <w:bookmarkStart w:id="203" w:name="_CTVL001763ac34e606e4d8c8770aa0a38822775"/>
          <w:r>
            <w:t>Fowler, M. (2019).</w:t>
          </w:r>
          <w:bookmarkEnd w:id="203"/>
          <w:r>
            <w:t xml:space="preserve"> </w:t>
          </w:r>
          <w:r w:rsidRPr="005470F4">
            <w:rPr>
              <w:i/>
            </w:rPr>
            <w:t xml:space="preserve">Refactoring: Improving the design of existing code </w:t>
          </w:r>
          <w:r w:rsidRPr="005470F4">
            <w:t xml:space="preserve">(Second edition). </w:t>
          </w:r>
          <w:r w:rsidRPr="005470F4">
            <w:rPr>
              <w:i/>
            </w:rPr>
            <w:t>Addison-Wesley signature series</w:t>
          </w:r>
          <w:r w:rsidRPr="005470F4">
            <w:t xml:space="preserve">. Boston: Addison-Wesley. </w:t>
          </w:r>
        </w:p>
        <w:p w14:paraId="770DEC63" w14:textId="77777777" w:rsidR="005470F4" w:rsidRDefault="005470F4" w:rsidP="005470F4">
          <w:pPr>
            <w:pStyle w:val="CitaviBibliographyEntry"/>
          </w:pPr>
          <w:bookmarkStart w:id="204"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204"/>
          <w:r>
            <w:t xml:space="preserve"> </w:t>
          </w:r>
          <w:r w:rsidRPr="005470F4">
            <w:rPr>
              <w:i/>
            </w:rPr>
            <w:t xml:space="preserve">Lecture Notes in Computer Science. Advances in Artificial Intelligence – SBIA 2004 </w:t>
          </w:r>
          <w:r w:rsidRPr="005470F4">
            <w:t>(Vol. 3171, pp. 286–295). Berlin, Heidelberg: Springer Berlin Heidelberg. https://doi.org/10.1007/978-3-540-28645-5_29</w:t>
          </w:r>
        </w:p>
        <w:p w14:paraId="4714A38A" w14:textId="77777777" w:rsidR="005470F4" w:rsidRDefault="005470F4" w:rsidP="005470F4">
          <w:pPr>
            <w:pStyle w:val="CitaviBibliographyEntry"/>
          </w:pPr>
          <w:bookmarkStart w:id="205" w:name="_CTVL001d690626a0d1d4171a217966ba82f96eb"/>
          <w:r>
            <w:t>Gama, J. [João], Žliobaitė, I., Bifet, A., Pechenizkiy, M., &amp; Bouchachia, A. (2014). A survey on concept drift adaptation.</w:t>
          </w:r>
          <w:bookmarkEnd w:id="205"/>
          <w:r>
            <w:t xml:space="preserve"> </w:t>
          </w:r>
          <w:r w:rsidRPr="005470F4">
            <w:rPr>
              <w:i/>
            </w:rPr>
            <w:t>ACM Computing Surveys</w:t>
          </w:r>
          <w:r w:rsidRPr="005470F4">
            <w:t xml:space="preserve">, </w:t>
          </w:r>
          <w:r w:rsidRPr="005470F4">
            <w:rPr>
              <w:i/>
            </w:rPr>
            <w:t>46</w:t>
          </w:r>
          <w:r w:rsidRPr="005470F4">
            <w:t>(4), 1–37. https://doi.org/10.1145/2523813</w:t>
          </w:r>
        </w:p>
        <w:p w14:paraId="0A7A1029" w14:textId="77777777" w:rsidR="005470F4" w:rsidRDefault="005470F4" w:rsidP="005470F4">
          <w:pPr>
            <w:pStyle w:val="CitaviBibliographyEntry"/>
          </w:pPr>
          <w:bookmarkStart w:id="206" w:name="_CTVL001c3b9079eba754490bd2aaf2143422945"/>
          <w:r>
            <w:t>Garousi, V., Petersen, K., &amp; Ozkan, B. (2016). Challenges and best practices in industry-academia collaborations in software engineering: A systematic literature review.</w:t>
          </w:r>
          <w:bookmarkEnd w:id="206"/>
          <w:r>
            <w:t xml:space="preserve"> </w:t>
          </w:r>
          <w:r w:rsidRPr="005470F4">
            <w:rPr>
              <w:i/>
            </w:rPr>
            <w:t>Information and Software Technology</w:t>
          </w:r>
          <w:r w:rsidRPr="005470F4">
            <w:t xml:space="preserve">, </w:t>
          </w:r>
          <w:r w:rsidRPr="005470F4">
            <w:rPr>
              <w:i/>
            </w:rPr>
            <w:t>79</w:t>
          </w:r>
          <w:r w:rsidRPr="005470F4">
            <w:t>, 106–127. https://doi.org/10.1016/j.infsof.2016.07.006</w:t>
          </w:r>
        </w:p>
        <w:p w14:paraId="28F42D4D" w14:textId="77777777" w:rsidR="005470F4" w:rsidRDefault="005470F4" w:rsidP="005470F4">
          <w:pPr>
            <w:pStyle w:val="CitaviBibliographyEntry"/>
          </w:pPr>
          <w:bookmarkStart w:id="207" w:name="_CTVL0018d4fed8a98654daeb3548ca922cf243c"/>
          <w:r>
            <w:t>GOODFELLOW, I., BENGIO, Y., &amp; COURVILLE, A. (2016).</w:t>
          </w:r>
          <w:bookmarkEnd w:id="207"/>
          <w:r>
            <w:t xml:space="preserve"> </w:t>
          </w:r>
          <w:r w:rsidRPr="005470F4">
            <w:rPr>
              <w:i/>
            </w:rPr>
            <w:t>Deep learning</w:t>
          </w:r>
          <w:r w:rsidRPr="005470F4">
            <w:t xml:space="preserve">. </w:t>
          </w:r>
          <w:r w:rsidRPr="005470F4">
            <w:rPr>
              <w:i/>
            </w:rPr>
            <w:t>Adaptive computation and machine learning series</w:t>
          </w:r>
          <w:r w:rsidRPr="005470F4">
            <w:t xml:space="preserve">. Cambridge, Massachusetts, London: MIT Press. </w:t>
          </w:r>
        </w:p>
        <w:p w14:paraId="2DFCC3D8" w14:textId="77777777" w:rsidR="005470F4" w:rsidRDefault="005470F4" w:rsidP="005470F4">
          <w:pPr>
            <w:pStyle w:val="CitaviBibliographyEntry"/>
          </w:pPr>
          <w:bookmarkStart w:id="208" w:name="_CTVL00153595849bbbb4ea78a8943ce924df1e3"/>
          <w:r>
            <w:t>Google LLC (2019a). TFX: TensorFlow Extended (TFX) is an end-to-end platform for deploying production ML pipelines. Retrieved from https://www.tensorflow.org/tfx</w:t>
          </w:r>
        </w:p>
        <w:p w14:paraId="08D3EE38" w14:textId="77777777" w:rsidR="005470F4" w:rsidRDefault="005470F4" w:rsidP="005470F4">
          <w:pPr>
            <w:pStyle w:val="CitaviBibliographyEntry"/>
          </w:pPr>
          <w:bookmarkStart w:id="209" w:name="_CTVL001d3cdcd950e2a49329c21cbd53479d962"/>
          <w:bookmarkEnd w:id="208"/>
          <w:r>
            <w:t>Google LLC (2019b). The TFX User Guide. Retrieved from https://www.tensorflow.org/tfx/guide</w:t>
          </w:r>
        </w:p>
        <w:p w14:paraId="56990243" w14:textId="77777777" w:rsidR="005470F4" w:rsidRDefault="005470F4" w:rsidP="005470F4">
          <w:pPr>
            <w:pStyle w:val="CitaviBibliographyEntry"/>
          </w:pPr>
          <w:bookmarkStart w:id="210" w:name="_CTVL001d2f8e608cbb643dd8ea8382e0466bfcb"/>
          <w:bookmarkEnd w:id="209"/>
          <w:r>
            <w:t>Google LLC (2020a). MLOps: Continuous delivery and automation pipelines in machine learning.</w:t>
          </w:r>
        </w:p>
        <w:p w14:paraId="564D4788" w14:textId="77777777" w:rsidR="005470F4" w:rsidRDefault="005470F4" w:rsidP="005470F4">
          <w:pPr>
            <w:pStyle w:val="CitaviBibliographyEntry"/>
          </w:pPr>
          <w:bookmarkStart w:id="211" w:name="_CTVL0010c5fefc6e3a049d0a273fe3903075504"/>
          <w:bookmarkEnd w:id="210"/>
          <w:r>
            <w:t>Google LLC (2020b). Retrieval. Retrieved from https://developers.google.com/machine-learning/recommendation/dnn/retrieval</w:t>
          </w:r>
        </w:p>
        <w:p w14:paraId="61302709" w14:textId="77777777" w:rsidR="005470F4" w:rsidRDefault="005470F4" w:rsidP="005470F4">
          <w:pPr>
            <w:pStyle w:val="CitaviBibliographyEntry"/>
          </w:pPr>
          <w:bookmarkStart w:id="212" w:name="_CTVL001694dd77899d64e07981f6b154f32e0a2"/>
          <w:bookmarkEnd w:id="211"/>
          <w:r>
            <w:t>Google LLC (2020c, February 11). Scoring. Retrieved from https://developers.google.com/machine-learning/recommendation/dnn/scoring</w:t>
          </w:r>
        </w:p>
        <w:p w14:paraId="08320DB2" w14:textId="77777777" w:rsidR="005470F4" w:rsidRDefault="005470F4" w:rsidP="005470F4">
          <w:pPr>
            <w:pStyle w:val="CitaviBibliographyEntry"/>
          </w:pPr>
          <w:bookmarkStart w:id="213" w:name="_CTVL001881c7646beae441ba2aedcf0fc087258"/>
          <w:bookmarkEnd w:id="212"/>
          <w:r>
            <w:t>Google LLC (2021a). Collaborative Filtering. Retrieved from https://developers.google.com/machine-learning/recommendation/collaborative/basics</w:t>
          </w:r>
        </w:p>
        <w:p w14:paraId="78E5E963" w14:textId="77777777" w:rsidR="005470F4" w:rsidRDefault="005470F4" w:rsidP="005470F4">
          <w:pPr>
            <w:pStyle w:val="CitaviBibliographyEntry"/>
          </w:pPr>
          <w:bookmarkStart w:id="214" w:name="_CTVL001739d10d4d9634d0c83c716e12df1b15d"/>
          <w:bookmarkEnd w:id="213"/>
          <w:r>
            <w:t>Google LLC (2021b). ExampleValidator. Retrieved from https://www.tensorflow.org/tfx/guide/exampleval</w:t>
          </w:r>
        </w:p>
        <w:p w14:paraId="003D2CAB" w14:textId="77777777" w:rsidR="005470F4" w:rsidRDefault="005470F4" w:rsidP="005470F4">
          <w:pPr>
            <w:pStyle w:val="CitaviBibliographyEntry"/>
          </w:pPr>
          <w:bookmarkStart w:id="215" w:name="_CTVL00166b3fcf554834f10a86ad93e3792bcdc"/>
          <w:bookmarkEnd w:id="214"/>
          <w:r>
            <w:t>Google LLC (2022). Using TensorFlow Recommenders with TFX. Retrieved from https://www.tensorflow.org/recommenders/examples/ranking_tfx</w:t>
          </w:r>
        </w:p>
        <w:p w14:paraId="4301E7DA" w14:textId="77777777" w:rsidR="005470F4" w:rsidRDefault="005470F4" w:rsidP="005470F4">
          <w:pPr>
            <w:pStyle w:val="CitaviBibliographyEntry"/>
          </w:pPr>
          <w:bookmarkStart w:id="216" w:name="_CTVL001f2155f36e9a14ae9b7128f794429b9c9"/>
          <w:bookmarkEnd w:id="215"/>
          <w:r>
            <w:t>GroupLens (n.d.). Index of /datasets/movielens. Retrieved from https://files.grouplens.org/datasets/movielens/</w:t>
          </w:r>
        </w:p>
        <w:p w14:paraId="24B118C3" w14:textId="77777777" w:rsidR="005470F4" w:rsidRDefault="005470F4" w:rsidP="005470F4">
          <w:pPr>
            <w:pStyle w:val="CitaviBibliographyEntry"/>
          </w:pPr>
          <w:bookmarkStart w:id="217" w:name="_CTVL001f1232ab5da244beab53e817bc0746eef"/>
          <w:bookmarkEnd w:id="216"/>
          <w:r>
            <w:t>Gurney, K. (2014).</w:t>
          </w:r>
          <w:bookmarkEnd w:id="217"/>
          <w:r>
            <w:t xml:space="preserve"> </w:t>
          </w:r>
          <w:r w:rsidRPr="005470F4">
            <w:rPr>
              <w:i/>
            </w:rPr>
            <w:t>An Introduction to Neural Networks</w:t>
          </w:r>
          <w:r w:rsidRPr="005470F4">
            <w:t xml:space="preserve">. Hoboken: CRC Press. </w:t>
          </w:r>
        </w:p>
        <w:p w14:paraId="41498536" w14:textId="77777777" w:rsidR="005470F4" w:rsidRDefault="005470F4" w:rsidP="005470F4">
          <w:pPr>
            <w:pStyle w:val="CitaviBibliographyEntry"/>
          </w:pPr>
          <w:bookmarkStart w:id="218" w:name="_CTVL0010b9917081b69417498147edab6f32c00"/>
          <w:r>
            <w:t>Hanin, B. (2019). Universal Function Approximation by Deep Neural Nets with Bounded Width and ReLU Activations.</w:t>
          </w:r>
          <w:bookmarkEnd w:id="218"/>
          <w:r>
            <w:t xml:space="preserve"> </w:t>
          </w:r>
          <w:r w:rsidRPr="005470F4">
            <w:rPr>
              <w:i/>
            </w:rPr>
            <w:t>Mathematics</w:t>
          </w:r>
          <w:r w:rsidRPr="005470F4">
            <w:t xml:space="preserve">, </w:t>
          </w:r>
          <w:r w:rsidRPr="005470F4">
            <w:rPr>
              <w:i/>
            </w:rPr>
            <w:t>7</w:t>
          </w:r>
          <w:r w:rsidRPr="005470F4">
            <w:t>(10), 992. https://doi.org/10.3390/math7100992</w:t>
          </w:r>
        </w:p>
        <w:p w14:paraId="1BD4D753" w14:textId="77777777" w:rsidR="005470F4" w:rsidRDefault="005470F4" w:rsidP="005470F4">
          <w:pPr>
            <w:pStyle w:val="CitaviBibliographyEntry"/>
          </w:pPr>
          <w:bookmarkStart w:id="219" w:name="_CTVL001634d98acf50144469825ebc062ca962b"/>
          <w:r>
            <w:t>Harenslak, B., &amp; Ruiter, J. de (2021).</w:t>
          </w:r>
          <w:bookmarkEnd w:id="219"/>
          <w:r>
            <w:t xml:space="preserve"> </w:t>
          </w:r>
          <w:r w:rsidRPr="005470F4">
            <w:rPr>
              <w:i/>
            </w:rPr>
            <w:t>Data Pipelines with Apache Airflow</w:t>
          </w:r>
          <w:r w:rsidRPr="005470F4">
            <w:t xml:space="preserve"> (1st edition). Manning Publications. </w:t>
          </w:r>
        </w:p>
        <w:p w14:paraId="6C0D5AE2" w14:textId="77777777" w:rsidR="005470F4" w:rsidRDefault="005470F4" w:rsidP="005470F4">
          <w:pPr>
            <w:pStyle w:val="CitaviBibliographyEntry"/>
          </w:pPr>
          <w:bookmarkStart w:id="220" w:name="_CTVL00136b8502ded834304baa155db44b47126"/>
          <w:r>
            <w:lastRenderedPageBreak/>
            <w:t>Harper, F. M., &amp; Konstan, J. A. (2016). The MovieLens Datasets.</w:t>
          </w:r>
          <w:bookmarkEnd w:id="220"/>
          <w:r>
            <w:t xml:space="preserve"> </w:t>
          </w:r>
          <w:r w:rsidRPr="005470F4">
            <w:rPr>
              <w:i/>
            </w:rPr>
            <w:t>ACM Transactions on Interactive Intelligent Systems</w:t>
          </w:r>
          <w:r w:rsidRPr="005470F4">
            <w:t xml:space="preserve">, </w:t>
          </w:r>
          <w:r w:rsidRPr="005470F4">
            <w:rPr>
              <w:i/>
            </w:rPr>
            <w:t>5</w:t>
          </w:r>
          <w:r w:rsidRPr="005470F4">
            <w:t>(4), 1–19. https://doi.org/10.1145/2827872</w:t>
          </w:r>
        </w:p>
        <w:p w14:paraId="5EA1BEA6" w14:textId="77777777" w:rsidR="005470F4" w:rsidRDefault="005470F4" w:rsidP="005470F4">
          <w:pPr>
            <w:pStyle w:val="CitaviBibliographyEntry"/>
          </w:pPr>
          <w:bookmarkStart w:id="221" w:name="_CTVL001cbf109a3b5f343beb3a89a206939a584"/>
          <w:r>
            <w:t>Heaton, J. (2012).</w:t>
          </w:r>
          <w:bookmarkEnd w:id="221"/>
          <w:r>
            <w:t xml:space="preserve"> </w:t>
          </w:r>
          <w:r w:rsidRPr="005470F4">
            <w:rPr>
              <w:i/>
            </w:rPr>
            <w:t>Introduction to the Math of Neural Networks</w:t>
          </w:r>
          <w:r w:rsidRPr="005470F4">
            <w:t xml:space="preserve">. Heaton Research. </w:t>
          </w:r>
        </w:p>
        <w:p w14:paraId="2AF98C73" w14:textId="77777777" w:rsidR="005470F4" w:rsidRDefault="005470F4" w:rsidP="005470F4">
          <w:pPr>
            <w:pStyle w:val="CitaviBibliographyEntry"/>
          </w:pPr>
          <w:bookmarkStart w:id="222" w:name="_CTVL0010daafa33d72a4042bead89db40d7ec70"/>
          <w:r>
            <w:t>Hevner, March, Park, &amp; Ram (2004). Design Science in Information Systems Research.</w:t>
          </w:r>
          <w:bookmarkEnd w:id="222"/>
          <w:r>
            <w:t xml:space="preserve"> </w:t>
          </w:r>
          <w:r w:rsidRPr="005470F4">
            <w:rPr>
              <w:i/>
            </w:rPr>
            <w:t>MIS Quarterly</w:t>
          </w:r>
          <w:r w:rsidRPr="005470F4">
            <w:t xml:space="preserve">, </w:t>
          </w:r>
          <w:r w:rsidRPr="005470F4">
            <w:rPr>
              <w:i/>
            </w:rPr>
            <w:t>28</w:t>
          </w:r>
          <w:r w:rsidRPr="005470F4">
            <w:t>(1), 75. https://doi.org/10.2307/25148625</w:t>
          </w:r>
        </w:p>
        <w:p w14:paraId="5AC3E959" w14:textId="77777777" w:rsidR="005470F4" w:rsidRDefault="005470F4" w:rsidP="005470F4">
          <w:pPr>
            <w:pStyle w:val="CitaviBibliographyEntry"/>
          </w:pPr>
          <w:bookmarkStart w:id="223" w:name="_CTVL0017cad381a320f42cba9baf9c17761c6c5"/>
          <w:r>
            <w:t>Hevner, A. (2007). A Three Cycle View of Design Science Research.</w:t>
          </w:r>
          <w:bookmarkEnd w:id="223"/>
          <w:r>
            <w:t xml:space="preserve"> </w:t>
          </w:r>
          <w:r w:rsidRPr="005470F4">
            <w:rPr>
              <w:i/>
            </w:rPr>
            <w:t>Scandinavian Journal of Information Systems</w:t>
          </w:r>
          <w:r w:rsidRPr="005470F4">
            <w:t xml:space="preserve">, </w:t>
          </w:r>
          <w:r w:rsidRPr="005470F4">
            <w:rPr>
              <w:i/>
            </w:rPr>
            <w:t>19</w:t>
          </w:r>
          <w:r w:rsidRPr="005470F4">
            <w:t>.</w:t>
          </w:r>
        </w:p>
        <w:p w14:paraId="1D3942AA" w14:textId="77777777" w:rsidR="005470F4" w:rsidRDefault="005470F4" w:rsidP="005470F4">
          <w:pPr>
            <w:pStyle w:val="CitaviBibliographyEntry"/>
          </w:pPr>
          <w:bookmarkStart w:id="224" w:name="_CTVL00110b37f8f93e242b18b6a9f2679d528d6"/>
          <w:r>
            <w:t>Hevner, A., &amp; Chatterjee, S. (Eds.) (2010).</w:t>
          </w:r>
          <w:bookmarkEnd w:id="224"/>
          <w:r>
            <w:t xml:space="preserve"> </w:t>
          </w:r>
          <w:r w:rsidRPr="005470F4">
            <w:rPr>
              <w:i/>
            </w:rPr>
            <w:t>Integrated Series in Information Systems</w:t>
          </w:r>
          <w:r w:rsidRPr="005470F4">
            <w:t xml:space="preserve">. </w:t>
          </w:r>
          <w:r w:rsidRPr="005470F4">
            <w:rPr>
              <w:i/>
            </w:rPr>
            <w:t>Design Research in Information Systems</w:t>
          </w:r>
          <w:r w:rsidRPr="005470F4">
            <w:t>. Boston, MA: Springer US. https://doi.org/10.1007/978-1-4419-5653-8</w:t>
          </w:r>
        </w:p>
        <w:p w14:paraId="3613FD0C" w14:textId="77777777" w:rsidR="005470F4" w:rsidRDefault="005470F4" w:rsidP="005470F4">
          <w:pPr>
            <w:pStyle w:val="CitaviBibliographyEntry"/>
          </w:pPr>
          <w:bookmarkStart w:id="225" w:name="_CTVL0010e9ec149535d4289a0b8d4561bb086da"/>
          <w:r>
            <w:t>Hinton, G. E., Srivastava, N., Krizhevsky, A., Sutskever, I., &amp; Salakhutdinov, R. R. (2012, July 3).</w:t>
          </w:r>
          <w:bookmarkEnd w:id="225"/>
          <w:r>
            <w:t xml:space="preserve"> </w:t>
          </w:r>
          <w:r w:rsidRPr="005470F4">
            <w:rPr>
              <w:i/>
            </w:rPr>
            <w:t>Improving neural networks by preventing co-adaptation of feature detectors</w:t>
          </w:r>
          <w:r w:rsidRPr="005470F4">
            <w:t xml:space="preserve">. Retrieved from http://arxiv.org/pdf/1207.0580v1 </w:t>
          </w:r>
        </w:p>
        <w:p w14:paraId="434F0162" w14:textId="77777777" w:rsidR="005470F4" w:rsidRDefault="005470F4" w:rsidP="005470F4">
          <w:pPr>
            <w:pStyle w:val="CitaviBibliographyEntry"/>
          </w:pPr>
          <w:bookmarkStart w:id="226" w:name="_CTVL00193be1fd5b33945d7a9e331c0c218d643"/>
          <w:r>
            <w:t>Huang, T., She, Q., Wang, Z., &amp; Zhang, J. (2020, July 6).</w:t>
          </w:r>
          <w:bookmarkEnd w:id="226"/>
          <w:r>
            <w:t xml:space="preserve"> </w:t>
          </w:r>
          <w:r w:rsidRPr="005470F4">
            <w:rPr>
              <w:i/>
            </w:rPr>
            <w:t>GateNet: Gating-Enhanced Deep Network for Click-Through Rate Prediction</w:t>
          </w:r>
          <w:r w:rsidRPr="005470F4">
            <w:t xml:space="preserve">. Retrieved from http://arxiv.org/pdf/2007.03519v1 </w:t>
          </w:r>
        </w:p>
        <w:p w14:paraId="7CE024C5" w14:textId="77777777" w:rsidR="005470F4" w:rsidRDefault="005470F4" w:rsidP="005470F4">
          <w:pPr>
            <w:pStyle w:val="CitaviBibliographyEntry"/>
          </w:pPr>
          <w:bookmarkStart w:id="227" w:name="_CTVL001af5f1d1095fe4d8e88f2cd6d9ba53c75"/>
          <w:r>
            <w:t>Hutter, F., Kotthoff, L., &amp; Vanschoren, J. (2019).</w:t>
          </w:r>
          <w:bookmarkEnd w:id="227"/>
          <w:r>
            <w:t xml:space="preserve"> </w:t>
          </w:r>
          <w:r w:rsidRPr="005470F4">
            <w:rPr>
              <w:i/>
            </w:rPr>
            <w:t>Automated Machine Learning</w:t>
          </w:r>
          <w:r w:rsidRPr="005470F4">
            <w:t xml:space="preserve">. Springer Nature. Retrieved from https://doi.org/10.1007/978-3-030-05318-5 </w:t>
          </w:r>
        </w:p>
        <w:p w14:paraId="0DA18916" w14:textId="77777777" w:rsidR="005470F4" w:rsidRDefault="005470F4" w:rsidP="005470F4">
          <w:pPr>
            <w:pStyle w:val="CitaviBibliographyEntry"/>
          </w:pPr>
          <w:bookmarkStart w:id="228" w:name="_CTVL00176a6665db2704d7b9b5282a79f014646"/>
          <w:r>
            <w:t>IMDb (2022). IMDb frontpage.</w:t>
          </w:r>
        </w:p>
        <w:p w14:paraId="5306D94A" w14:textId="77777777" w:rsidR="005470F4" w:rsidRDefault="005470F4" w:rsidP="005470F4">
          <w:pPr>
            <w:pStyle w:val="CitaviBibliographyEntry"/>
          </w:pPr>
          <w:bookmarkStart w:id="229" w:name="_CTVL001886f89abbbba4a8289f0aec45fbb70ac"/>
          <w:bookmarkEnd w:id="228"/>
          <w:r>
            <w:t>International Air Transport Association (2022).</w:t>
          </w:r>
          <w:bookmarkEnd w:id="229"/>
          <w:r>
            <w:t xml:space="preserve"> </w:t>
          </w:r>
          <w:r w:rsidRPr="005470F4">
            <w:rPr>
              <w:i/>
            </w:rPr>
            <w:t>The impact of the war in Ukraine on the aviation industry</w:t>
          </w:r>
          <w:r w:rsidRPr="005470F4">
            <w:t xml:space="preserve">. Retrieved from https://www.iata.org/en/iata-repository/publications/economic-reports/the-impact-of-the-conflict-between-russia-and-ukraine-on-aviation/ </w:t>
          </w:r>
        </w:p>
        <w:p w14:paraId="12BC6650" w14:textId="77777777" w:rsidR="005470F4" w:rsidRDefault="005470F4" w:rsidP="005470F4">
          <w:pPr>
            <w:pStyle w:val="CitaviBibliographyEntry"/>
          </w:pPr>
          <w:bookmarkStart w:id="230" w:name="_CTVL0015edca3f99dda4512955009b73aef6eca"/>
          <w:r>
            <w:t>Jannach, D., &amp; Zanker, M. (2022). Value and Impact of Recommender Systems. In F. Ricci, L. Rokach, &amp; B. Shapira (Eds.),</w:t>
          </w:r>
          <w:bookmarkEnd w:id="230"/>
          <w:r>
            <w:t xml:space="preserve"> </w:t>
          </w:r>
          <w:r w:rsidRPr="005470F4">
            <w:rPr>
              <w:i/>
            </w:rPr>
            <w:t xml:space="preserve">Recommender Systems Handbook </w:t>
          </w:r>
          <w:r w:rsidRPr="005470F4">
            <w:t>(pp. 519–546). New York, NY: Springer US. https://doi.org/10.1007/978-1-0716-2197-4_14</w:t>
          </w:r>
        </w:p>
        <w:p w14:paraId="42A613A2" w14:textId="77777777" w:rsidR="005470F4" w:rsidRDefault="005470F4" w:rsidP="005470F4">
          <w:pPr>
            <w:pStyle w:val="CitaviBibliographyEntry"/>
          </w:pPr>
          <w:bookmarkStart w:id="231" w:name="_CTVL0010b83f2565e124d86b611987ebec659a4"/>
          <w:r>
            <w:t>Jordan, M. I., &amp; Mitchell, T. M. (2015). Machine learning: Trends, perspectives, and prospects.</w:t>
          </w:r>
          <w:bookmarkEnd w:id="231"/>
          <w:r>
            <w:t xml:space="preserve"> </w:t>
          </w:r>
          <w:r w:rsidRPr="005470F4">
            <w:rPr>
              <w:i/>
            </w:rPr>
            <w:t>Science (New York, N.Y.)</w:t>
          </w:r>
          <w:r w:rsidRPr="005470F4">
            <w:t xml:space="preserve">, </w:t>
          </w:r>
          <w:r w:rsidRPr="005470F4">
            <w:rPr>
              <w:i/>
            </w:rPr>
            <w:t>349</w:t>
          </w:r>
          <w:r w:rsidRPr="005470F4">
            <w:t>(6245), 255–260. https://doi.org/10.1126/science.aaa8415</w:t>
          </w:r>
        </w:p>
        <w:p w14:paraId="337946C2" w14:textId="77777777" w:rsidR="005470F4" w:rsidRDefault="005470F4" w:rsidP="005470F4">
          <w:pPr>
            <w:pStyle w:val="CitaviBibliographyEntry"/>
          </w:pPr>
          <w:bookmarkStart w:id="232" w:name="_CTVL001d5515f9eb5e948bdbbf60d88c456d0f7"/>
          <w:r>
            <w:t>Kakantousis, T., Kouzoupis, A., Buso, F., Berthou, G., Dowling, J., &amp; Haridi, S. (2019). Horizontally scalable ml pipelines with a feature store. In</w:t>
          </w:r>
          <w:bookmarkEnd w:id="232"/>
          <w:r>
            <w:t xml:space="preserve"> </w:t>
          </w:r>
          <w:r w:rsidRPr="005470F4">
            <w:rPr>
              <w:i/>
            </w:rPr>
            <w:t>Proceedings of the 2nd SysML Conference, Palo Alto, CA, USA</w:t>
          </w:r>
          <w:r w:rsidRPr="005470F4">
            <w:t>.</w:t>
          </w:r>
        </w:p>
        <w:p w14:paraId="00F104C8" w14:textId="77777777" w:rsidR="005470F4" w:rsidRDefault="005470F4" w:rsidP="005470F4">
          <w:pPr>
            <w:pStyle w:val="CitaviBibliographyEntry"/>
          </w:pPr>
          <w:bookmarkStart w:id="233" w:name="_CTVL001eca74e8050e745bc970d19974d4fd76e"/>
          <w:r>
            <w:t>Karmaker, S. K., Hassan, M. M., Smith, M. J., Xu, L., Zhai, C., &amp; Veeramachaneni, K. (2022). AutoML to Date and Beyond: Challenges and Opportunities.</w:t>
          </w:r>
          <w:bookmarkEnd w:id="233"/>
          <w:r>
            <w:t xml:space="preserve"> </w:t>
          </w:r>
          <w:r w:rsidRPr="005470F4">
            <w:rPr>
              <w:i/>
            </w:rPr>
            <w:t>ACM Computing Surveys</w:t>
          </w:r>
          <w:r w:rsidRPr="005470F4">
            <w:t xml:space="preserve">, </w:t>
          </w:r>
          <w:r w:rsidRPr="005470F4">
            <w:rPr>
              <w:i/>
            </w:rPr>
            <w:t>54</w:t>
          </w:r>
          <w:r w:rsidRPr="005470F4">
            <w:t>(8), 1–36. https://doi.org/10.1145/3470918</w:t>
          </w:r>
        </w:p>
        <w:p w14:paraId="68BD55A9" w14:textId="77777777" w:rsidR="005470F4" w:rsidRDefault="005470F4" w:rsidP="005470F4">
          <w:pPr>
            <w:pStyle w:val="CitaviBibliographyEntry"/>
          </w:pPr>
          <w:bookmarkStart w:id="234" w:name="_CTVL00148ad357a9ebf4a0ca672c995fb3f24c0"/>
          <w:r>
            <w:t>Khusro, S., Ali, Z., &amp; Ullah, I. (2016). Recommender Systems: Issues, Challenges, and Research Opportunities. In K. J. Kim &amp; N. Joukov (Eds.),</w:t>
          </w:r>
          <w:bookmarkEnd w:id="234"/>
          <w:r>
            <w:t xml:space="preserve"> </w:t>
          </w:r>
          <w:r w:rsidRPr="005470F4">
            <w:rPr>
              <w:i/>
            </w:rPr>
            <w:t xml:space="preserve">Lecture Notes in Electrical Engineering. Information Science and Applications (ICISA) 2016 </w:t>
          </w:r>
          <w:r w:rsidRPr="005470F4">
            <w:t xml:space="preserve">(Vol. 376, </w:t>
          </w:r>
          <w:r w:rsidRPr="005470F4">
            <w:lastRenderedPageBreak/>
            <w:t>pp. 1179–1189). Singapore: Springer Singapore. https://doi.org/10.1007/978-981-10-0557-2_112</w:t>
          </w:r>
        </w:p>
        <w:p w14:paraId="0D5ED461" w14:textId="77777777" w:rsidR="005470F4" w:rsidRDefault="005470F4" w:rsidP="005470F4">
          <w:pPr>
            <w:pStyle w:val="CitaviBibliographyEntry"/>
          </w:pPr>
          <w:bookmarkStart w:id="235" w:name="_CTVL0014c55dd7351cd4cd59e8dc46a52a0850c"/>
          <w:r>
            <w:t>Knotek, J., &amp; Pereira, W. (2011). Survey on Concept Drift. Retrieved from https://is.muni.cz/el/1433/podzim2011/PA164/um/drift_detection_methods.pdf</w:t>
          </w:r>
        </w:p>
        <w:p w14:paraId="1EDD513C" w14:textId="77777777" w:rsidR="005470F4" w:rsidRDefault="005470F4" w:rsidP="005470F4">
          <w:pPr>
            <w:pStyle w:val="CitaviBibliographyEntry"/>
          </w:pPr>
          <w:bookmarkStart w:id="236" w:name="_CTVL001e09816deb52c493f9f6555c38fa8d5d7"/>
          <w:bookmarkEnd w:id="235"/>
          <w:r>
            <w:t>Koren, Y. (2009a). The bellkor solution to the netflix grand prize.</w:t>
          </w:r>
          <w:bookmarkEnd w:id="236"/>
          <w:r>
            <w:t xml:space="preserve"> </w:t>
          </w:r>
          <w:r w:rsidRPr="005470F4">
            <w:rPr>
              <w:i/>
            </w:rPr>
            <w:t>Netflix Prize Documentation</w:t>
          </w:r>
          <w:r w:rsidRPr="005470F4">
            <w:t xml:space="preserve">, </w:t>
          </w:r>
          <w:r w:rsidRPr="005470F4">
            <w:rPr>
              <w:i/>
            </w:rPr>
            <w:t>81</w:t>
          </w:r>
          <w:r w:rsidRPr="005470F4">
            <w:t>(2009), 1–10.</w:t>
          </w:r>
        </w:p>
        <w:p w14:paraId="34A3F2C7" w14:textId="77777777" w:rsidR="005470F4" w:rsidRDefault="005470F4" w:rsidP="005470F4">
          <w:pPr>
            <w:pStyle w:val="CitaviBibliographyEntry"/>
          </w:pPr>
          <w:bookmarkStart w:id="237" w:name="_CTVL001a20676b54b8a43989152965decf346ee"/>
          <w:r>
            <w:t>Koren, Y. (2009b). Collaborative Filtering with Temporal Dynamics. In</w:t>
          </w:r>
          <w:bookmarkEnd w:id="237"/>
          <w:r>
            <w:t xml:space="preserve"> </w:t>
          </w:r>
          <w:r w:rsidRPr="005470F4">
            <w:rPr>
              <w:i/>
            </w:rPr>
            <w:t xml:space="preserve">KDD ’09, Proceedings of the 15th ACM SIGKDD International Conference on Knowledge Discovery and Data Mining </w:t>
          </w:r>
          <w:r w:rsidRPr="005470F4">
            <w:t>(pp. 447–456). New York, NY, USA: Association for Computing Machinery. https://doi.org/10.1145/1557019.1557072</w:t>
          </w:r>
        </w:p>
        <w:p w14:paraId="5E58FDF3" w14:textId="77777777" w:rsidR="005470F4" w:rsidRDefault="005470F4" w:rsidP="005470F4">
          <w:pPr>
            <w:pStyle w:val="CitaviBibliographyEntry"/>
          </w:pPr>
          <w:bookmarkStart w:id="238" w:name="_CTVL0013acab353f995448f9001a34f1b7997fa"/>
          <w:r>
            <w:t>Koren, Y., Bell, R., &amp; Volinsky, C. (2009). Matrix factorization techniques for recommender systems.</w:t>
          </w:r>
          <w:bookmarkEnd w:id="238"/>
          <w:r>
            <w:t xml:space="preserve"> </w:t>
          </w:r>
          <w:r w:rsidRPr="005470F4">
            <w:rPr>
              <w:i/>
            </w:rPr>
            <w:t>Computer</w:t>
          </w:r>
          <w:r w:rsidRPr="005470F4">
            <w:t xml:space="preserve">, </w:t>
          </w:r>
          <w:r w:rsidRPr="005470F4">
            <w:rPr>
              <w:i/>
            </w:rPr>
            <w:t>42</w:t>
          </w:r>
          <w:r w:rsidRPr="005470F4">
            <w:t>(8), 30–37.</w:t>
          </w:r>
        </w:p>
        <w:p w14:paraId="35E4D51F" w14:textId="77777777" w:rsidR="005470F4" w:rsidRDefault="005470F4" w:rsidP="005470F4">
          <w:pPr>
            <w:pStyle w:val="CitaviBibliographyEntry"/>
          </w:pPr>
          <w:bookmarkStart w:id="239" w:name="_CTVL0013f7e71e6872e4a60a11e19422ebe11a3"/>
          <w:r>
            <w:t>Koren, Yehuda and Rendle, Steffen and Bell, Robert (2022). Advances in Collaborative Filtering. In Ricci, Francesco and Rokach, Lior and Shapira, Bracha (Ed.),</w:t>
          </w:r>
          <w:bookmarkEnd w:id="239"/>
          <w:r>
            <w:t xml:space="preserve"> </w:t>
          </w:r>
          <w:r w:rsidRPr="005470F4">
            <w:rPr>
              <w:i/>
            </w:rPr>
            <w:t xml:space="preserve">Recommender Systems Handbook </w:t>
          </w:r>
          <w:r w:rsidRPr="005470F4">
            <w:t>(pp. 91–142). New York, NY: Springer US. https://doi.org/10.1007/978-1-0716-2197-4_3</w:t>
          </w:r>
        </w:p>
        <w:p w14:paraId="47D3FF4B" w14:textId="77777777" w:rsidR="005470F4" w:rsidRDefault="005470F4" w:rsidP="005470F4">
          <w:pPr>
            <w:pStyle w:val="CitaviBibliographyEntry"/>
          </w:pPr>
          <w:bookmarkStart w:id="240" w:name="_CTVL0016de0e24082b54dcdbcf79d569c74b13d"/>
          <w:r>
            <w:t>Koychev, I. (2004). Gradual Forgetting for Adaptation to Concept Drift.</w:t>
          </w:r>
          <w:bookmarkEnd w:id="240"/>
          <w:r>
            <w:t xml:space="preserve"> </w:t>
          </w:r>
          <w:r w:rsidRPr="005470F4">
            <w:rPr>
              <w:i/>
            </w:rPr>
            <w:t>ECAI</w:t>
          </w:r>
          <w:r w:rsidRPr="005470F4">
            <w:t>.</w:t>
          </w:r>
        </w:p>
        <w:p w14:paraId="2268626D" w14:textId="77777777" w:rsidR="005470F4" w:rsidRDefault="005470F4" w:rsidP="005470F4">
          <w:pPr>
            <w:pStyle w:val="CitaviBibliographyEntry"/>
          </w:pPr>
          <w:bookmarkStart w:id="241" w:name="_CTVL001fc1c46eadf0f4264a6d46a3f6ad7ea9f"/>
          <w:r>
            <w:t>Kreuzberger, D., Kühl, N., &amp; Hirschl, S. (2022, May 4).</w:t>
          </w:r>
          <w:bookmarkEnd w:id="241"/>
          <w:r>
            <w:t xml:space="preserve"> </w:t>
          </w:r>
          <w:r w:rsidRPr="005470F4">
            <w:rPr>
              <w:i/>
            </w:rPr>
            <w:t>Machine Learning Operations (MLOps): Overview, Definition, and Architecture</w:t>
          </w:r>
          <w:r w:rsidRPr="005470F4">
            <w:t xml:space="preserve">. Retrieved from http://arxiv.org/pdf/2205.02302v3 </w:t>
          </w:r>
        </w:p>
        <w:p w14:paraId="3346D337" w14:textId="77777777" w:rsidR="005470F4" w:rsidRDefault="005470F4" w:rsidP="005470F4">
          <w:pPr>
            <w:pStyle w:val="CitaviBibliographyEntry"/>
          </w:pPr>
          <w:bookmarkStart w:id="242" w:name="_CTVL001429dcecf1b54405497e02fd6d6d23945"/>
          <w:r>
            <w:t>Kubeflow (n.d.). Kubeflow. Retrieved from https://www.kubeflow.org/</w:t>
          </w:r>
        </w:p>
        <w:p w14:paraId="54AB0393" w14:textId="77777777" w:rsidR="005470F4" w:rsidRDefault="005470F4" w:rsidP="005470F4">
          <w:pPr>
            <w:pStyle w:val="CitaviBibliographyEntry"/>
          </w:pPr>
          <w:bookmarkStart w:id="243" w:name="_CTVL00187cf55c5ac384f3fb06d168d5d1a6e17"/>
          <w:bookmarkEnd w:id="242"/>
          <w:r>
            <w:t>LeCun, Y., Boser, B., Denker, J., Henderson, D., Howard, R., Hubbard, W., &amp; Jackel, L. (1989). Handwritten Digit Recognition with a Back-Propagation Network. In D. Touretzky (Ed.),</w:t>
          </w:r>
          <w:bookmarkEnd w:id="243"/>
          <w:r>
            <w:t xml:space="preserve"> </w:t>
          </w:r>
          <w:r w:rsidRPr="005470F4">
            <w:rPr>
              <w:i/>
            </w:rPr>
            <w:t xml:space="preserve">Advances in Neural Information Processing Systems </w:t>
          </w:r>
          <w:r w:rsidRPr="005470F4">
            <w:t>(Vol. 2). Morgan-Kaufmann. Retrieved from https://proceedings.neurips.cc/paper/1989/file/53c3bce66e43be4f209556518c2fcb54-Paper.pdf</w:t>
          </w:r>
        </w:p>
        <w:p w14:paraId="0799AEFD" w14:textId="77777777" w:rsidR="005470F4" w:rsidRDefault="005470F4" w:rsidP="005470F4">
          <w:pPr>
            <w:pStyle w:val="CitaviBibliographyEntry"/>
          </w:pPr>
          <w:bookmarkStart w:id="244" w:name="_CTVL001218861bc42aa479cad09dcbe4c912b05"/>
          <w:r>
            <w:t>Lian, J., Zhou, X., Zhang, F., Chen, Z., Xie, X., &amp; Sun, G. (2018). xDeepFM. In Y. Guo &amp; F. Farooq (Eds.),</w:t>
          </w:r>
          <w:bookmarkEnd w:id="244"/>
          <w:r>
            <w:t xml:space="preserve"> </w:t>
          </w:r>
          <w:r w:rsidRPr="005470F4">
            <w:rPr>
              <w:i/>
            </w:rPr>
            <w:t xml:space="preserve">Proceedings of the 24th ACM SIGKDD International Conference on Knowledge Discovery &amp; Data Mining </w:t>
          </w:r>
          <w:r w:rsidRPr="005470F4">
            <w:t>(pp. 1754–1763). New York, NY, USA: ACM. https://doi.org/10.1145/3219819.3220023</w:t>
          </w:r>
        </w:p>
        <w:p w14:paraId="298E5A8B" w14:textId="77777777" w:rsidR="005470F4" w:rsidRDefault="005470F4" w:rsidP="005470F4">
          <w:pPr>
            <w:pStyle w:val="CitaviBibliographyEntry"/>
          </w:pPr>
          <w:bookmarkStart w:id="245" w:name="_CTVL0010cc5d094902949ab8a64bf8e2b94e237"/>
          <w:r>
            <w:t>Liu, A., Zhang, G., &amp; Lu, J. (2017). Fuzzy time windowing for gradual concept drift adaptation. In</w:t>
          </w:r>
          <w:bookmarkEnd w:id="245"/>
          <w:r>
            <w:t xml:space="preserve"> </w:t>
          </w:r>
          <w:r w:rsidRPr="005470F4">
            <w:rPr>
              <w:i/>
            </w:rPr>
            <w:t xml:space="preserve">2017 IEEE International Conference on Fuzzy Systems (FUZZ-IEEE). </w:t>
          </w:r>
          <w:r w:rsidRPr="005470F4">
            <w:t>Symposium conducted at the meeting of IEEE.</w:t>
          </w:r>
        </w:p>
        <w:p w14:paraId="4D4C1420" w14:textId="77777777" w:rsidR="005470F4" w:rsidRDefault="005470F4" w:rsidP="005470F4">
          <w:pPr>
            <w:pStyle w:val="CitaviBibliographyEntry"/>
          </w:pPr>
          <w:bookmarkStart w:id="246"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6"/>
          <w:r>
            <w:t xml:space="preserve"> </w:t>
          </w:r>
          <w:r w:rsidRPr="005470F4">
            <w:rPr>
              <w:i/>
            </w:rPr>
            <w:t>IEEE Transactions on Computational Social Systems</w:t>
          </w:r>
          <w:r w:rsidRPr="005470F4">
            <w:t xml:space="preserve">, </w:t>
          </w:r>
          <w:r w:rsidRPr="005470F4">
            <w:rPr>
              <w:i/>
            </w:rPr>
            <w:t>5</w:t>
          </w:r>
          <w:r w:rsidRPr="005470F4">
            <w:t>(1), 156–168. https://doi.org/10.1109/TCSS.2017.2772295</w:t>
          </w:r>
        </w:p>
        <w:p w14:paraId="41DDBB6F" w14:textId="77777777" w:rsidR="005470F4" w:rsidRDefault="005470F4" w:rsidP="005470F4">
          <w:pPr>
            <w:pStyle w:val="CitaviBibliographyEntry"/>
          </w:pPr>
          <w:bookmarkStart w:id="247" w:name="_CTVL001907f684504304dfda8468f963615ced1"/>
          <w:r>
            <w:lastRenderedPageBreak/>
            <w:t>Loehlin, J. C., &amp; Beaujean, A. A. (2017).</w:t>
          </w:r>
          <w:bookmarkEnd w:id="247"/>
          <w:r>
            <w:t xml:space="preserve"> </w:t>
          </w:r>
          <w:r w:rsidRPr="005470F4">
            <w:rPr>
              <w:i/>
            </w:rPr>
            <w:t>Latent variable models: An introduction to factor, path, and structural equation analysis</w:t>
          </w:r>
          <w:r w:rsidRPr="005470F4">
            <w:t xml:space="preserve"> (5. ed.). New York: Routledge. </w:t>
          </w:r>
        </w:p>
        <w:p w14:paraId="1EFD9670" w14:textId="77777777" w:rsidR="005470F4" w:rsidRDefault="005470F4" w:rsidP="005470F4">
          <w:pPr>
            <w:pStyle w:val="CitaviBibliographyEntry"/>
          </w:pPr>
          <w:bookmarkStart w:id="248" w:name="_CTVL001c1291579a90f4b3a882ef078b2b83a48"/>
          <w:r>
            <w:t>López-Sánchez, D., Herrero, J. R., Arrieta, A. G., &amp; Corchado, J. M. (2018). Hybridizing metric learning and case-based reasoning for adaptable clickbait detection.</w:t>
          </w:r>
          <w:bookmarkEnd w:id="248"/>
          <w:r>
            <w:t xml:space="preserve"> </w:t>
          </w:r>
          <w:r w:rsidRPr="005470F4">
            <w:rPr>
              <w:i/>
            </w:rPr>
            <w:t>Applied Intelligence</w:t>
          </w:r>
          <w:r w:rsidRPr="005470F4">
            <w:t xml:space="preserve">, </w:t>
          </w:r>
          <w:r w:rsidRPr="005470F4">
            <w:rPr>
              <w:i/>
            </w:rPr>
            <w:t>48</w:t>
          </w:r>
          <w:r w:rsidRPr="005470F4">
            <w:t>(9), 2967–2982. https://doi.org/10.1007/s10489-017-1109-7</w:t>
          </w:r>
        </w:p>
        <w:p w14:paraId="624BC3CC" w14:textId="77777777" w:rsidR="005470F4" w:rsidRDefault="005470F4" w:rsidP="005470F4">
          <w:pPr>
            <w:pStyle w:val="CitaviBibliographyEntry"/>
          </w:pPr>
          <w:bookmarkStart w:id="249" w:name="_CTVL001fbc0401ba2d940d2a5b055a605ddb8ca"/>
          <w:r>
            <w:t>Lu, J., Liu, A., Dong, F., Gu, F., Gama, J. [Joao], &amp; Zhang, G. (2018). Learning under Concept Drift: A Review.</w:t>
          </w:r>
          <w:bookmarkEnd w:id="249"/>
          <w:r>
            <w:t xml:space="preserve"> </w:t>
          </w:r>
          <w:r w:rsidRPr="005470F4">
            <w:rPr>
              <w:i/>
            </w:rPr>
            <w:t>IEEE Transactions on Knowledge and Data Engineering</w:t>
          </w:r>
          <w:r w:rsidRPr="005470F4">
            <w:t>, 1. https://doi.org/10.1109/TKDE.2018.2876857</w:t>
          </w:r>
        </w:p>
        <w:p w14:paraId="5FB92383" w14:textId="77777777" w:rsidR="005470F4" w:rsidRDefault="005470F4" w:rsidP="005470F4">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5470F4">
            <w:rPr>
              <w:i/>
            </w:rPr>
            <w:t xml:space="preserve">2021 IEEE/ACM 1st Workshop on AI Engineering - Software Engineering for AI (WAIN) </w:t>
          </w:r>
          <w:r w:rsidRPr="005470F4">
            <w:t>(pp. 109–112). IEEE. https://doi.org/10.1109/WAIN52551.2021.00024</w:t>
          </w:r>
        </w:p>
        <w:p w14:paraId="099B2497" w14:textId="77777777" w:rsidR="005470F4" w:rsidRDefault="005470F4" w:rsidP="005470F4">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5470F4">
            <w:rPr>
              <w:i/>
            </w:rPr>
            <w:t>Neural Networks : The Official Journal of the International Neural Network Society</w:t>
          </w:r>
          <w:r w:rsidRPr="005470F4">
            <w:t xml:space="preserve">, </w:t>
          </w:r>
          <w:r w:rsidRPr="005470F4">
            <w:rPr>
              <w:i/>
            </w:rPr>
            <w:t>23</w:t>
          </w:r>
          <w:r w:rsidRPr="005470F4">
            <w:t>(2), 283–294. https://doi.org/10.1016/j.neunet.2009.11.009</w:t>
          </w:r>
        </w:p>
        <w:p w14:paraId="496D2C8B" w14:textId="77777777" w:rsidR="005470F4" w:rsidRDefault="005470F4" w:rsidP="005470F4">
          <w:pPr>
            <w:pStyle w:val="CitaviBibliographyEntry"/>
          </w:pPr>
          <w:bookmarkStart w:id="252" w:name="_CTVL0010e2d588e030b4862bdf22c8ec21c1879"/>
          <w:r>
            <w:t>Minsky, M. (1961). Steps toward Artificial Intelligence.</w:t>
          </w:r>
          <w:bookmarkEnd w:id="252"/>
          <w:r>
            <w:t xml:space="preserve"> </w:t>
          </w:r>
          <w:r w:rsidRPr="005470F4">
            <w:rPr>
              <w:i/>
            </w:rPr>
            <w:t>Proceedings of the IRE</w:t>
          </w:r>
          <w:r w:rsidRPr="005470F4">
            <w:t xml:space="preserve">, </w:t>
          </w:r>
          <w:r w:rsidRPr="005470F4">
            <w:rPr>
              <w:i/>
            </w:rPr>
            <w:t>49</w:t>
          </w:r>
          <w:r w:rsidRPr="005470F4">
            <w:t>(1), 8–30. https://doi.org/10.1109/JRPROC.1961.287775</w:t>
          </w:r>
        </w:p>
        <w:p w14:paraId="771ED540" w14:textId="77777777" w:rsidR="005470F4" w:rsidRDefault="005470F4" w:rsidP="005470F4">
          <w:pPr>
            <w:pStyle w:val="CitaviBibliographyEntry"/>
          </w:pPr>
          <w:bookmarkStart w:id="253" w:name="_CTVL00109a964abb6b84f43a966831903f60a22"/>
          <w:r>
            <w:t>Miranda, L. J. (2021). Towards data-centric machine learning: a short review.</w:t>
          </w:r>
          <w:bookmarkEnd w:id="253"/>
          <w:r>
            <w:t xml:space="preserve"> </w:t>
          </w:r>
          <w:r w:rsidRPr="005470F4">
            <w:rPr>
              <w:i/>
            </w:rPr>
            <w:t>Ljvmiranda921. Github. Io</w:t>
          </w:r>
          <w:r w:rsidRPr="005470F4">
            <w:t>.</w:t>
          </w:r>
        </w:p>
        <w:p w14:paraId="64FFF8CE" w14:textId="77777777" w:rsidR="005470F4" w:rsidRDefault="005470F4" w:rsidP="005470F4">
          <w:pPr>
            <w:pStyle w:val="CitaviBibliographyEntry"/>
          </w:pPr>
          <w:bookmarkStart w:id="254" w:name="_CTVL0015a391e413c5a40859500b06eaa59c969"/>
          <w:r>
            <w:t>Nair, V., &amp; Hinton, G. E. (2010). Rectified linear units improve restricted boltzmann machines. In</w:t>
          </w:r>
          <w:bookmarkEnd w:id="254"/>
          <w:r>
            <w:t xml:space="preserve"> </w:t>
          </w:r>
          <w:r w:rsidRPr="005470F4">
            <w:rPr>
              <w:i/>
            </w:rPr>
            <w:t>Icml</w:t>
          </w:r>
          <w:r w:rsidRPr="005470F4">
            <w:t>.</w:t>
          </w:r>
        </w:p>
        <w:p w14:paraId="532542D8" w14:textId="77777777" w:rsidR="005470F4" w:rsidRDefault="005470F4" w:rsidP="005470F4">
          <w:pPr>
            <w:pStyle w:val="CitaviBibliographyEntry"/>
          </w:pPr>
          <w:bookmarkStart w:id="25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E20A47E" w14:textId="77777777" w:rsidR="005470F4" w:rsidRDefault="005470F4" w:rsidP="005470F4">
          <w:pPr>
            <w:pStyle w:val="CitaviBibliographyEntry"/>
          </w:pPr>
          <w:bookmarkStart w:id="256" w:name="_CTVL001d58c64bc525b456e8ec2c748df0c8f82"/>
          <w:bookmarkEnd w:id="255"/>
          <w:r>
            <w:t>Pandas (n.d.). pandas. Retrieved from https://pandas.pydata.org/</w:t>
          </w:r>
        </w:p>
        <w:p w14:paraId="631D6333" w14:textId="77777777" w:rsidR="005470F4" w:rsidRDefault="005470F4" w:rsidP="005470F4">
          <w:pPr>
            <w:pStyle w:val="CitaviBibliographyEntry"/>
          </w:pPr>
          <w:bookmarkStart w:id="257" w:name="_CTVL001eba84538ac07417892f6534d797d40ab"/>
          <w:bookmarkEnd w:id="256"/>
          <w:r>
            <w:t>Qahtan, A. A., Alharbi, B., Wang, S., &amp; Zhang, X. [Xiangliang] (2015). A PCA-Based Change Detection Framework for Multidimensional Data Streams: Change Detection in Multidimensional Data Streams. In</w:t>
          </w:r>
          <w:bookmarkEnd w:id="257"/>
          <w:r>
            <w:t xml:space="preserve"> </w:t>
          </w:r>
          <w:r w:rsidRPr="005470F4">
            <w:rPr>
              <w:i/>
            </w:rPr>
            <w:t xml:space="preserve">KDD ’15, Proceedings of the 21th ACM SIGKDD International Conference on Knowledge Discovery and Data Mining </w:t>
          </w:r>
          <w:r w:rsidRPr="005470F4">
            <w:t>(pp. 935–944). New York, NY, USA: Association for Computing Machinery. https://doi.org/10.1145/2783258.2783359</w:t>
          </w:r>
        </w:p>
        <w:p w14:paraId="451EE737" w14:textId="77777777" w:rsidR="005470F4" w:rsidRDefault="005470F4" w:rsidP="005470F4">
          <w:pPr>
            <w:pStyle w:val="CitaviBibliographyEntry"/>
          </w:pPr>
          <w:bookmarkStart w:id="258" w:name="_CTVL001d7b32e07c55f47bf90cea967c13decb7"/>
          <w:r>
            <w:t>Refinitiv (2020).</w:t>
          </w:r>
          <w:bookmarkEnd w:id="258"/>
          <w:r>
            <w:t xml:space="preserve"> </w:t>
          </w:r>
          <w:r w:rsidRPr="005470F4">
            <w:rPr>
              <w:i/>
            </w:rPr>
            <w:t>THE RISE OF THE DATA SCIENTIST:: Machine learning models for the future</w:t>
          </w:r>
          <w:r w:rsidRPr="005470F4">
            <w:t xml:space="preserve">. Retrieved from https://www.refinitiv.com/en/resources/special-report/refinitiv-2020-artificial-intelligence-machine-learning-global-study </w:t>
          </w:r>
        </w:p>
        <w:p w14:paraId="7DF4B043" w14:textId="77777777" w:rsidR="005470F4" w:rsidRDefault="005470F4" w:rsidP="005470F4">
          <w:pPr>
            <w:pStyle w:val="CitaviBibliographyEntry"/>
          </w:pPr>
          <w:bookmarkStart w:id="259" w:name="_CTVL0011c377dae22404f24b133b8953277f652"/>
          <w:r>
            <w:t>Rendle, S., Krichene, W., Zhang, L., &amp; Anderson, J. (2020). Neural Collaborative Filtering vs. Matrix Factorization Revisited. In</w:t>
          </w:r>
          <w:bookmarkEnd w:id="259"/>
          <w:r>
            <w:t xml:space="preserve"> </w:t>
          </w:r>
          <w:r w:rsidRPr="005470F4">
            <w:rPr>
              <w:i/>
            </w:rPr>
            <w:t xml:space="preserve">Fourteenth ACM Conference on Recommender Systems </w:t>
          </w:r>
          <w:r w:rsidRPr="005470F4">
            <w:t>(pp. 240–248). New York, NY, USA: Association for Computing Machinery. https://doi.org/10.1145/3383313.3412488</w:t>
          </w:r>
        </w:p>
        <w:p w14:paraId="3AFBBA79" w14:textId="77777777" w:rsidR="005470F4" w:rsidRDefault="005470F4" w:rsidP="005470F4">
          <w:pPr>
            <w:pStyle w:val="CitaviBibliographyEntry"/>
          </w:pPr>
          <w:bookmarkStart w:id="260" w:name="_CTVL001f5088e61a86547eebc9ca98fef3c4212"/>
          <w:r>
            <w:lastRenderedPageBreak/>
            <w:t>Renggli, C., Rimanic, L., Gürel, N. M., Karlaš, B., Wu, W., &amp; Zhang, C. (2021, February 15).</w:t>
          </w:r>
          <w:bookmarkEnd w:id="260"/>
          <w:r>
            <w:t xml:space="preserve"> </w:t>
          </w:r>
          <w:r w:rsidRPr="005470F4">
            <w:rPr>
              <w:i/>
            </w:rPr>
            <w:t>A Data Quality-Driven View of MLOps</w:t>
          </w:r>
          <w:r w:rsidRPr="005470F4">
            <w:t xml:space="preserve">. Retrieved from http://arxiv.org/pdf/2102.07750v1 </w:t>
          </w:r>
        </w:p>
        <w:p w14:paraId="49C8CD40" w14:textId="77777777" w:rsidR="005470F4" w:rsidRDefault="005470F4" w:rsidP="005470F4">
          <w:pPr>
            <w:pStyle w:val="CitaviBibliographyEntry"/>
          </w:pPr>
          <w:bookmarkStart w:id="261" w:name="_CTVL001afe4070d69ce4362aa65c65d75cc5021"/>
          <w:r>
            <w:t>Rimol, M. (2021, November 22).</w:t>
          </w:r>
          <w:bookmarkEnd w:id="261"/>
          <w:r>
            <w:t xml:space="preserve"> </w:t>
          </w:r>
          <w:r w:rsidRPr="005470F4">
            <w:rPr>
              <w:i/>
            </w:rPr>
            <w:t>Gartner Forecasts Worldwide Artificial Intelligence Software Market to Reach $62 Billion in 2022</w:t>
          </w:r>
          <w:r w:rsidRPr="005470F4">
            <w:t xml:space="preserve">. Retrieved from Gartner website: https://www.gartner.com/en/newsroom/press-releases/2021-11-22-gartner-forecasts-worldwide-artificial-intelligence-software-market-to-reach-62-billion-in-2022 </w:t>
          </w:r>
        </w:p>
        <w:p w14:paraId="6DA186E5" w14:textId="77777777" w:rsidR="005470F4" w:rsidRDefault="005470F4" w:rsidP="005470F4">
          <w:pPr>
            <w:pStyle w:val="CitaviBibliographyEntry"/>
            <w:rPr>
              <w:i/>
            </w:rPr>
          </w:pPr>
          <w:bookmarkStart w:id="262" w:name="_CTVL0011b70ababf0ef401d957781d605e2c3e7"/>
          <w:r>
            <w:t>Rosenblatt, F. (1961).</w:t>
          </w:r>
          <w:bookmarkEnd w:id="262"/>
          <w:r>
            <w:t xml:space="preserve"> </w:t>
          </w:r>
          <w:r w:rsidRPr="005470F4">
            <w:rPr>
              <w:i/>
            </w:rPr>
            <w:t xml:space="preserve">Principles of neurodynamics. perceptrons and the theory of brain mechanisms. </w:t>
          </w:r>
        </w:p>
        <w:p w14:paraId="0229B92D" w14:textId="77777777" w:rsidR="005470F4" w:rsidRDefault="005470F4" w:rsidP="005470F4">
          <w:pPr>
            <w:pStyle w:val="CitaviBibliographyEntry"/>
          </w:pPr>
          <w:bookmarkStart w:id="263" w:name="_CTVL001fda79fb0273c4e0dadd2eb66caed3747"/>
          <w:r>
            <w:t>Ruf, P., Madan, M., Reich, C., &amp; Ould-Abdeslam, D. (2021). Demystifying MLOps and Presenting a Recipe for the Selection of Open-Source Tools.</w:t>
          </w:r>
          <w:bookmarkEnd w:id="263"/>
          <w:r>
            <w:t xml:space="preserve"> </w:t>
          </w:r>
          <w:r w:rsidRPr="005470F4">
            <w:rPr>
              <w:i/>
            </w:rPr>
            <w:t>Applied Sciences</w:t>
          </w:r>
          <w:r w:rsidRPr="005470F4">
            <w:t xml:space="preserve">, </w:t>
          </w:r>
          <w:r w:rsidRPr="005470F4">
            <w:rPr>
              <w:i/>
            </w:rPr>
            <w:t>11</w:t>
          </w:r>
          <w:r w:rsidRPr="005470F4">
            <w:t>(19), 8861. https://doi.org/10.3390/app11198861</w:t>
          </w:r>
        </w:p>
        <w:p w14:paraId="6FB38BCA" w14:textId="77777777" w:rsidR="005470F4" w:rsidRDefault="005470F4" w:rsidP="005470F4">
          <w:pPr>
            <w:pStyle w:val="CitaviBibliographyEntry"/>
          </w:pPr>
          <w:bookmarkStart w:id="264"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8375D43" w14:textId="77777777" w:rsidR="005470F4" w:rsidRDefault="005470F4" w:rsidP="005470F4">
          <w:pPr>
            <w:pStyle w:val="CitaviBibliographyEntry"/>
          </w:pPr>
          <w:bookmarkStart w:id="265" w:name="_CTVL0018c0e0b3fa7c240d7ac6e9536b78b8304"/>
          <w:bookmarkEnd w:id="264"/>
          <w:r>
            <w:t>Sculley, D., Holt, G., Golovin, D., Davydov, E., Phillips, T., Ebner, D., . . . Dennison, D. (2015). Hidden technical debt in machine learning systems.</w:t>
          </w:r>
          <w:bookmarkEnd w:id="265"/>
          <w:r>
            <w:t xml:space="preserve"> </w:t>
          </w:r>
          <w:r w:rsidRPr="005470F4">
            <w:rPr>
              <w:i/>
            </w:rPr>
            <w:t>Advances in Neural Information Processing Systems</w:t>
          </w:r>
          <w:r w:rsidRPr="005470F4">
            <w:t xml:space="preserve">, </w:t>
          </w:r>
          <w:r w:rsidRPr="005470F4">
            <w:rPr>
              <w:i/>
            </w:rPr>
            <w:t>28</w:t>
          </w:r>
          <w:r w:rsidRPr="005470F4">
            <w:t>(2), 2503–2511.</w:t>
          </w:r>
        </w:p>
        <w:p w14:paraId="733255AC" w14:textId="77777777" w:rsidR="005470F4" w:rsidRDefault="005470F4" w:rsidP="005470F4">
          <w:pPr>
            <w:pStyle w:val="CitaviBibliographyEntry"/>
          </w:pPr>
          <w:bookmarkStart w:id="266" w:name="_CTVL001bf6fe32adde348f7870c8c5e52d6b439"/>
          <w:r>
            <w:t>Serban, A., van der Blom, K., Hoos, H., &amp; Visser, J. (2020). Adoption and Effects of Software Engineering Best Practices in Machine Learning,</w:t>
          </w:r>
          <w:bookmarkEnd w:id="266"/>
          <w:r>
            <w:t xml:space="preserve"> </w:t>
          </w:r>
          <w:r w:rsidRPr="005470F4">
            <w:rPr>
              <w:i/>
            </w:rPr>
            <w:t>1</w:t>
          </w:r>
          <w:r w:rsidRPr="005470F4">
            <w:t>, 1–12. https://doi.org/10.1145/3382494.3410681</w:t>
          </w:r>
        </w:p>
        <w:p w14:paraId="6D726D3A" w14:textId="77777777" w:rsidR="005470F4" w:rsidRDefault="005470F4" w:rsidP="005470F4">
          <w:pPr>
            <w:pStyle w:val="CitaviBibliographyEntry"/>
          </w:pPr>
          <w:bookmarkStart w:id="267" w:name="_CTVL0010ea2218ffdb74a62a854f437b2d7d86c"/>
          <w:r>
            <w:t>Shan, Y., Hoens, T. R., Jiao, J., Wang, H., Yu, D., &amp; Mao, J. C. (2016). Deep Crossing. In B. Krishnapuram, M. Shah, A. Smola, C. Aggarwal, D. Shen, &amp; R. Rastogi (Eds.),</w:t>
          </w:r>
          <w:bookmarkEnd w:id="267"/>
          <w:r>
            <w:t xml:space="preserve"> </w:t>
          </w:r>
          <w:r w:rsidRPr="005470F4">
            <w:rPr>
              <w:i/>
            </w:rPr>
            <w:t xml:space="preserve">Proceedings of the 22nd ACM SIGKDD International Conference on Knowledge Discovery and Data Mining </w:t>
          </w:r>
          <w:r w:rsidRPr="005470F4">
            <w:t>(pp. 255–262). New York, NY, USA: ACM. https://doi.org/10.1145/2939672.2939704</w:t>
          </w:r>
        </w:p>
        <w:p w14:paraId="51018DD9" w14:textId="77777777" w:rsidR="005470F4" w:rsidRDefault="005470F4" w:rsidP="005470F4">
          <w:pPr>
            <w:pStyle w:val="CitaviBibliographyEntry"/>
          </w:pPr>
          <w:bookmarkStart w:id="268" w:name="_CTVL001f3c9377022c340969aa07cf5a944794c"/>
          <w:r>
            <w:t>Singh, P. K., Choudhury, P., Dey, A. K., &amp; Pramanik, P. K. D. (2021). Recommender systems: an overview, research trends, and future directions.</w:t>
          </w:r>
          <w:bookmarkEnd w:id="268"/>
          <w:r>
            <w:t xml:space="preserve"> </w:t>
          </w:r>
          <w:r w:rsidRPr="005470F4">
            <w:rPr>
              <w:i/>
            </w:rPr>
            <w:t>International Journal of Business and Systems Research</w:t>
          </w:r>
          <w:r w:rsidRPr="005470F4">
            <w:t xml:space="preserve">, </w:t>
          </w:r>
          <w:r w:rsidRPr="005470F4">
            <w:rPr>
              <w:i/>
            </w:rPr>
            <w:t>15</w:t>
          </w:r>
          <w:r w:rsidRPr="005470F4">
            <w:t>(1), 14. https://doi.org/10.1504/ijbsr.2021.10033303</w:t>
          </w:r>
        </w:p>
        <w:p w14:paraId="5501BA06" w14:textId="77777777" w:rsidR="005470F4" w:rsidRDefault="005470F4" w:rsidP="005470F4">
          <w:pPr>
            <w:pStyle w:val="CitaviBibliographyEntry"/>
          </w:pPr>
          <w:bookmarkStart w:id="269"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69"/>
          <w:r>
            <w:t xml:space="preserve"> </w:t>
          </w:r>
          <w:r w:rsidRPr="005470F4">
            <w:rPr>
              <w:i/>
            </w:rPr>
            <w:t>Machine Learning and Knowledge Extraction</w:t>
          </w:r>
          <w:r w:rsidRPr="005470F4">
            <w:t xml:space="preserve">, </w:t>
          </w:r>
          <w:r w:rsidRPr="005470F4">
            <w:rPr>
              <w:i/>
            </w:rPr>
            <w:t>3</w:t>
          </w:r>
          <w:r w:rsidRPr="005470F4">
            <w:t>(2), 392–413. https://doi.org/10.3390/make3020020</w:t>
          </w:r>
        </w:p>
        <w:p w14:paraId="0034A218" w14:textId="77777777" w:rsidR="005470F4" w:rsidRDefault="005470F4" w:rsidP="005470F4">
          <w:pPr>
            <w:pStyle w:val="CitaviBibliographyEntry"/>
          </w:pPr>
          <w:bookmarkStart w:id="270" w:name="_CTVL001d901da9015e84747bfcb5647573b2436"/>
          <w:r>
            <w:t>Su, X., &amp; Khoshgoftaar, T. M. (2009). A Survey of Collaborative Filtering Techniques.</w:t>
          </w:r>
          <w:bookmarkEnd w:id="270"/>
          <w:r>
            <w:t xml:space="preserve"> </w:t>
          </w:r>
          <w:r w:rsidRPr="005470F4">
            <w:rPr>
              <w:i/>
            </w:rPr>
            <w:t>Advances in Artificial Intelligence</w:t>
          </w:r>
          <w:r w:rsidRPr="005470F4">
            <w:t xml:space="preserve">, </w:t>
          </w:r>
          <w:r w:rsidRPr="005470F4">
            <w:rPr>
              <w:i/>
            </w:rPr>
            <w:t>2009</w:t>
          </w:r>
          <w:r w:rsidRPr="005470F4">
            <w:t>, 1–19. https://doi.org/10.1155/2009/421425</w:t>
          </w:r>
        </w:p>
        <w:p w14:paraId="247DA00A" w14:textId="77777777" w:rsidR="005470F4" w:rsidRDefault="005470F4" w:rsidP="005470F4">
          <w:pPr>
            <w:pStyle w:val="CitaviBibliographyEntry"/>
          </w:pPr>
          <w:bookmarkStart w:id="271" w:name="_CTVL0014d0825e1efea49a4a221d4a6aa77abec"/>
          <w:r>
            <w:lastRenderedPageBreak/>
            <w:t>Symeonidis, G., Nerantzis, E., Kazakis, A., &amp; Papakostas, G. A. (2022). MLOps - Definitions, Tools and Challenges. In</w:t>
          </w:r>
          <w:bookmarkEnd w:id="271"/>
          <w:r>
            <w:t xml:space="preserve"> </w:t>
          </w:r>
          <w:r w:rsidRPr="005470F4">
            <w:rPr>
              <w:i/>
            </w:rPr>
            <w:t xml:space="preserve">2022 IEEE 12th Annual Computing and Communication Workshop and Conference (CCWC) </w:t>
          </w:r>
          <w:r w:rsidRPr="005470F4">
            <w:t>(pp. 453–460). IEEE. https://doi.org/10.1109/CCWC54503.2022.9720902</w:t>
          </w:r>
        </w:p>
        <w:p w14:paraId="32BE1334" w14:textId="77777777" w:rsidR="005470F4" w:rsidRDefault="005470F4" w:rsidP="005470F4">
          <w:pPr>
            <w:pStyle w:val="CitaviBibliographyEntry"/>
          </w:pPr>
          <w:bookmarkStart w:id="272" w:name="_CTVL001be73c4f845cc48e1b8ca161c0d73770a"/>
          <w:r>
            <w:t>Tamburri, D. A. (2020). Sustainable MLOps: Trends and Challenges. In</w:t>
          </w:r>
          <w:bookmarkEnd w:id="272"/>
          <w:r>
            <w:t xml:space="preserve"> </w:t>
          </w:r>
          <w:r w:rsidRPr="005470F4">
            <w:rPr>
              <w:i/>
            </w:rPr>
            <w:t xml:space="preserve">2020 22nd International Symposium on Symbolic and Numeric Algorithms for Scientific Computing (SYNASC) </w:t>
          </w:r>
          <w:r w:rsidRPr="005470F4">
            <w:t>(pp. 17–23). IEEE. https://doi.org/10.1109/SYNASC51798.2020.00015</w:t>
          </w:r>
        </w:p>
        <w:p w14:paraId="738B499C" w14:textId="77777777" w:rsidR="005470F4" w:rsidRDefault="005470F4" w:rsidP="005470F4">
          <w:pPr>
            <w:pStyle w:val="CitaviBibliographyEntry"/>
          </w:pPr>
          <w:bookmarkStart w:id="273" w:name="_CTVL001ca86fb2216cc4684a0165370b7561d52"/>
          <w:r>
            <w:t>TensorFlow (n.d.). TensorFlow Recommenders. Retrieved from https://www.tensorflow.org/recommenders</w:t>
          </w:r>
        </w:p>
        <w:p w14:paraId="46E2942B" w14:textId="77777777" w:rsidR="005470F4" w:rsidRDefault="005470F4" w:rsidP="005470F4">
          <w:pPr>
            <w:pStyle w:val="CitaviBibliographyEntry"/>
          </w:pPr>
          <w:bookmarkStart w:id="274" w:name="_CTVL0014f6a45c63ee14703a167af60e42ede23"/>
          <w:bookmarkEnd w:id="273"/>
          <w:r>
            <w:t>TensorFlow (2022a). Deep &amp; Cross Network (DCN). Retrieved from https://www.tensorflow.org/recommenders/examples/dcn</w:t>
          </w:r>
        </w:p>
        <w:p w14:paraId="76BE864F" w14:textId="77777777" w:rsidR="005470F4" w:rsidRDefault="005470F4" w:rsidP="005470F4">
          <w:pPr>
            <w:pStyle w:val="CitaviBibliographyEntry"/>
          </w:pPr>
          <w:bookmarkStart w:id="275" w:name="_CTVL00152fb0ebe12bf4715811c42ff098d666d"/>
          <w:bookmarkEnd w:id="274"/>
          <w:r>
            <w:t>TensorFlow (2022b). TFRS API: All symbols in TensorFlow Recommenders. Retrieved from https://www.tensorflow.org/recommenders/api_docs/python/tfrs/all_symbols</w:t>
          </w:r>
        </w:p>
        <w:p w14:paraId="394D1ADA" w14:textId="77777777" w:rsidR="005470F4" w:rsidRDefault="005470F4" w:rsidP="005470F4">
          <w:pPr>
            <w:pStyle w:val="CitaviBibliographyEntry"/>
          </w:pPr>
          <w:bookmarkStart w:id="276" w:name="_CTVL0010396afe5ba6442bbb8faaa092f83e6ed"/>
          <w:bookmarkEnd w:id="275"/>
          <w:r>
            <w:t>Theodoridis, J., &amp; Grießhaber, D. (n.d.). Deeplearning Cluster - Docs. Retrieved from https://deeplearn.pages.mi.hdm-stuttgart.de/docs/</w:t>
          </w:r>
        </w:p>
        <w:p w14:paraId="2E06121D" w14:textId="77777777" w:rsidR="005470F4" w:rsidRDefault="005470F4" w:rsidP="005470F4">
          <w:pPr>
            <w:pStyle w:val="CitaviBibliographyEntry"/>
          </w:pPr>
          <w:bookmarkStart w:id="277" w:name="_CTVL0017b613a10395c40f9b01f41448c8ad104"/>
          <w:bookmarkEnd w:id="276"/>
          <w:r>
            <w:t>Vellido, A., Lisboa, P. J., &amp; Meehan, K. (2000). Quantitative Characterization and Prediction of On-Line Purchasing Behavior: A Latent Variable Approach.</w:t>
          </w:r>
          <w:bookmarkEnd w:id="277"/>
          <w:r>
            <w:t xml:space="preserve"> </w:t>
          </w:r>
          <w:r w:rsidRPr="005470F4">
            <w:rPr>
              <w:i/>
            </w:rPr>
            <w:t>International Journal of Electronic Commerce</w:t>
          </w:r>
          <w:r w:rsidRPr="005470F4">
            <w:t xml:space="preserve">, </w:t>
          </w:r>
          <w:r w:rsidRPr="005470F4">
            <w:rPr>
              <w:i/>
            </w:rPr>
            <w:t>4</w:t>
          </w:r>
          <w:r w:rsidRPr="005470F4">
            <w:t>(4), 83–104. https://doi.org/10.1080/10864415.2000.11518380</w:t>
          </w:r>
        </w:p>
        <w:p w14:paraId="0FCC5B1B" w14:textId="77777777" w:rsidR="005470F4" w:rsidRDefault="005470F4" w:rsidP="005470F4">
          <w:pPr>
            <w:pStyle w:val="CitaviBibliographyEntry"/>
          </w:pPr>
          <w:bookmarkStart w:id="278" w:name="_CTVL00107b59ad7728a4751ac1c97f8b0ba36fb"/>
          <w:r>
            <w:t>Wang, R., Fu, B., Fu, G., &amp; Wang, M. (2017, August 17).</w:t>
          </w:r>
          <w:bookmarkEnd w:id="278"/>
          <w:r>
            <w:t xml:space="preserve"> </w:t>
          </w:r>
          <w:r w:rsidRPr="005470F4">
            <w:rPr>
              <w:i/>
            </w:rPr>
            <w:t>Deep &amp; Cross Network for Ad Click Predictions</w:t>
          </w:r>
          <w:r w:rsidRPr="005470F4">
            <w:t>. Retrieved from http://arxiv.org/pdf/1708.05123v1 https://doi.org/AdKDD</w:t>
          </w:r>
        </w:p>
        <w:p w14:paraId="0B8279C0" w14:textId="77777777" w:rsidR="005470F4" w:rsidRDefault="005470F4" w:rsidP="005470F4">
          <w:pPr>
            <w:pStyle w:val="CitaviBibliographyEntry"/>
          </w:pPr>
          <w:bookmarkStart w:id="279"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79"/>
          <w:r>
            <w:t xml:space="preserve"> </w:t>
          </w:r>
          <w:r w:rsidRPr="005470F4">
            <w:rPr>
              <w:i/>
            </w:rPr>
            <w:t xml:space="preserve">Proceedings of the Web Conference 2021 </w:t>
          </w:r>
          <w:r w:rsidRPr="005470F4">
            <w:t>(pp. 1785–1797). New York, NY, USA: ACM. https://doi.org/10.1145/3442381.3450078</w:t>
          </w:r>
        </w:p>
        <w:p w14:paraId="0FA7B72C" w14:textId="77777777" w:rsidR="005470F4" w:rsidRDefault="005470F4" w:rsidP="005470F4">
          <w:pPr>
            <w:pStyle w:val="CitaviBibliographyEntry"/>
          </w:pPr>
          <w:bookmarkStart w:id="280" w:name="_CTVL0014c2e6615c4b542419b7a225008c0f5c7"/>
          <w:r>
            <w:t>Yan, Y., &amp; Li, L. (2020). xDeepInt: a hybrid architecture for modeling the vector-wise and bit-wise feature interactions.</w:t>
          </w:r>
        </w:p>
        <w:p w14:paraId="6C546B3A" w14:textId="302AD66C" w:rsidR="00B32AE3" w:rsidRDefault="005470F4" w:rsidP="005470F4">
          <w:pPr>
            <w:pStyle w:val="CitaviBibliographyEntry"/>
          </w:pPr>
          <w:bookmarkStart w:id="281" w:name="_CTVL001dbb186a3b223468da3083f0961f01254"/>
          <w:bookmarkEnd w:id="280"/>
          <w:r>
            <w:t>Yavuz, B., &amp; Chockalingam, P. (2019). Introducing Delta Time Travel for Large Scale Data Lakes. Retrieved from https://databricks.com/de/blog/2019/02/04/introducing-delta-time-travel-for-large-scale-data-lakes.htm</w:t>
          </w:r>
          <w:bookmarkEnd w:id="281"/>
          <w:r>
            <w:t>l</w:t>
          </w:r>
          <w:r w:rsidR="00B32AE3">
            <w:fldChar w:fldCharType="end"/>
          </w:r>
        </w:p>
      </w:sdtContent>
    </w:sdt>
    <w:p w14:paraId="00F76676" w14:textId="564FC5FF" w:rsidR="00B32AE3" w:rsidRDefault="00B32AE3" w:rsidP="00B32AE3"/>
    <w:sectPr w:rsidR="00B32AE3" w:rsidSect="00824316">
      <w:headerReference w:type="default" r:id="rId50"/>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45220" w14:textId="77777777" w:rsidR="00F76F3C" w:rsidRDefault="00F76F3C">
      <w:pPr>
        <w:spacing w:before="0" w:line="240" w:lineRule="auto"/>
      </w:pPr>
      <w:r>
        <w:separator/>
      </w:r>
    </w:p>
  </w:endnote>
  <w:endnote w:type="continuationSeparator" w:id="0">
    <w:p w14:paraId="0609B9A6" w14:textId="77777777" w:rsidR="00F76F3C" w:rsidRDefault="00F76F3C">
      <w:pPr>
        <w:spacing w:before="0" w:line="240" w:lineRule="auto"/>
      </w:pPr>
      <w:r>
        <w:continuationSeparator/>
      </w:r>
    </w:p>
  </w:endnote>
  <w:endnote w:type="continuationNotice" w:id="1">
    <w:p w14:paraId="7C8D0154" w14:textId="77777777" w:rsidR="00F76F3C" w:rsidRDefault="00F76F3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9B705" w14:textId="77777777" w:rsidR="00F76F3C" w:rsidRDefault="00F76F3C">
      <w:pPr>
        <w:spacing w:before="0" w:line="240" w:lineRule="auto"/>
      </w:pPr>
      <w:r>
        <w:separator/>
      </w:r>
    </w:p>
  </w:footnote>
  <w:footnote w:type="continuationSeparator" w:id="0">
    <w:p w14:paraId="5A7BDB04" w14:textId="77777777" w:rsidR="00F76F3C" w:rsidRDefault="00F76F3C">
      <w:pPr>
        <w:spacing w:before="0" w:line="240" w:lineRule="auto"/>
      </w:pPr>
      <w:r>
        <w:continuationSeparator/>
      </w:r>
    </w:p>
  </w:footnote>
  <w:footnote w:type="continuationNotice" w:id="1">
    <w:p w14:paraId="5008FCC3" w14:textId="77777777" w:rsidR="00F76F3C" w:rsidRDefault="00F76F3C">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16F29AC7"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BC6D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hUMDM6MTg6Mz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3EF021FF"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DF16E3">
        <w:rPr>
          <w:noProof/>
        </w:rPr>
        <w:instrText>4</w:instrText>
      </w:r>
    </w:fldSimple>
    <w:r>
      <w:instrText xml:space="preserve">&lt;&gt;"0" </w:instrText>
    </w:r>
    <w:r>
      <w:fldChar w:fldCharType="begin"/>
    </w:r>
    <w:r>
      <w:instrText xml:space="preserve"> QUOTE </w:instrText>
    </w:r>
    <w:fldSimple w:instr=" STYLEREF &quot;Überschrift 1&quot; \n \* MERGEFORMAT ">
      <w:r w:rsidR="00DF16E3">
        <w:rPr>
          <w:noProof/>
        </w:rPr>
        <w:instrText>4</w:instrText>
      </w:r>
    </w:fldSimple>
    <w:r>
      <w:instrText xml:space="preserve"> " " \* MERGEFORMAT </w:instrText>
    </w:r>
    <w:r>
      <w:fldChar w:fldCharType="separate"/>
    </w:r>
    <w:r w:rsidR="00DF16E3">
      <w:rPr>
        <w:noProof/>
      </w:rPr>
      <w:instrText>4</w:instrText>
    </w:r>
    <w:r w:rsidR="00DF16E3">
      <w:instrText xml:space="preserve"> </w:instrText>
    </w:r>
    <w:r>
      <w:fldChar w:fldCharType="end"/>
    </w:r>
    <w:r>
      <w:instrText xml:space="preserve"> \* MERGEFORMAT </w:instrText>
    </w:r>
    <w:r w:rsidR="00431C55">
      <w:fldChar w:fldCharType="separate"/>
    </w:r>
    <w:r w:rsidR="00DF16E3">
      <w:rPr>
        <w:noProof/>
      </w:rPr>
      <w:t xml:space="preserve">4 </w:t>
    </w:r>
    <w:r>
      <w:fldChar w:fldCharType="end"/>
    </w:r>
    <w:fldSimple w:instr=" STYLEREF &quot;Überschrift 1&quot; \* MERGEFORMAT ">
      <w:r w:rsidR="00DF16E3">
        <w:rPr>
          <w:noProof/>
        </w:rPr>
        <w:t>Design &amp; Developmen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37C7"/>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7"/>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750"/>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143A"/>
    <w:rsid w:val="0005232B"/>
    <w:rsid w:val="00052531"/>
    <w:rsid w:val="0005264E"/>
    <w:rsid w:val="00052856"/>
    <w:rsid w:val="00052936"/>
    <w:rsid w:val="00052D52"/>
    <w:rsid w:val="00052F3C"/>
    <w:rsid w:val="00053BB1"/>
    <w:rsid w:val="00053DCF"/>
    <w:rsid w:val="00054188"/>
    <w:rsid w:val="0005430B"/>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1D4B"/>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077"/>
    <w:rsid w:val="000D4679"/>
    <w:rsid w:val="000D4697"/>
    <w:rsid w:val="000D494D"/>
    <w:rsid w:val="000D50E6"/>
    <w:rsid w:val="000D5100"/>
    <w:rsid w:val="000D56E8"/>
    <w:rsid w:val="000D580E"/>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04"/>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922"/>
    <w:rsid w:val="00104C91"/>
    <w:rsid w:val="0010599A"/>
    <w:rsid w:val="00106074"/>
    <w:rsid w:val="001061D5"/>
    <w:rsid w:val="00106308"/>
    <w:rsid w:val="001064A6"/>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8F5"/>
    <w:rsid w:val="00147E68"/>
    <w:rsid w:val="0015020D"/>
    <w:rsid w:val="00150517"/>
    <w:rsid w:val="001506C9"/>
    <w:rsid w:val="00150C90"/>
    <w:rsid w:val="00151A34"/>
    <w:rsid w:val="00151B11"/>
    <w:rsid w:val="00151C74"/>
    <w:rsid w:val="00151E36"/>
    <w:rsid w:val="00152410"/>
    <w:rsid w:val="001524FB"/>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C67"/>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77F"/>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A7"/>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4DC"/>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1C2"/>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179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6AD"/>
    <w:rsid w:val="002F28EF"/>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915"/>
    <w:rsid w:val="00310B3F"/>
    <w:rsid w:val="0031104B"/>
    <w:rsid w:val="003110F1"/>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3BE7"/>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0CB"/>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2872"/>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5EF7"/>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1C55"/>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3934"/>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5E06"/>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82"/>
    <w:rsid w:val="00491F91"/>
    <w:rsid w:val="00491FB9"/>
    <w:rsid w:val="0049218D"/>
    <w:rsid w:val="004921CA"/>
    <w:rsid w:val="00492442"/>
    <w:rsid w:val="00492521"/>
    <w:rsid w:val="00492DD9"/>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760"/>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738"/>
    <w:rsid w:val="004B091F"/>
    <w:rsid w:val="004B0960"/>
    <w:rsid w:val="004B0C03"/>
    <w:rsid w:val="004B0F84"/>
    <w:rsid w:val="004B13D0"/>
    <w:rsid w:val="004B18F4"/>
    <w:rsid w:val="004B1A33"/>
    <w:rsid w:val="004B1D4E"/>
    <w:rsid w:val="004B21EF"/>
    <w:rsid w:val="004B22EB"/>
    <w:rsid w:val="004B2305"/>
    <w:rsid w:val="004B241A"/>
    <w:rsid w:val="004B25DB"/>
    <w:rsid w:val="004B27EB"/>
    <w:rsid w:val="004B2D97"/>
    <w:rsid w:val="004B2E90"/>
    <w:rsid w:val="004B2F76"/>
    <w:rsid w:val="004B2FB9"/>
    <w:rsid w:val="004B3579"/>
    <w:rsid w:val="004B39C0"/>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1A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49"/>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1E52"/>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0F4"/>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4C7"/>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22A"/>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2D32"/>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4D91"/>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1EFD"/>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0C09"/>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499"/>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6F2D"/>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85F"/>
    <w:rsid w:val="00673A39"/>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4D5"/>
    <w:rsid w:val="00677765"/>
    <w:rsid w:val="0067799A"/>
    <w:rsid w:val="00677BB6"/>
    <w:rsid w:val="006800FA"/>
    <w:rsid w:val="00680256"/>
    <w:rsid w:val="0068025C"/>
    <w:rsid w:val="006803F6"/>
    <w:rsid w:val="00680400"/>
    <w:rsid w:val="00680737"/>
    <w:rsid w:val="0068091D"/>
    <w:rsid w:val="0068096C"/>
    <w:rsid w:val="00680998"/>
    <w:rsid w:val="00680ABE"/>
    <w:rsid w:val="00680F1F"/>
    <w:rsid w:val="00680F4F"/>
    <w:rsid w:val="006815F0"/>
    <w:rsid w:val="006816C3"/>
    <w:rsid w:val="006820EF"/>
    <w:rsid w:val="00682388"/>
    <w:rsid w:val="00682ADF"/>
    <w:rsid w:val="00682BAD"/>
    <w:rsid w:val="00683111"/>
    <w:rsid w:val="0068331C"/>
    <w:rsid w:val="00683742"/>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94D"/>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14F"/>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548"/>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1C0"/>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5EC3"/>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5C36"/>
    <w:rsid w:val="0076629B"/>
    <w:rsid w:val="007669E1"/>
    <w:rsid w:val="00766A0F"/>
    <w:rsid w:val="00766DC0"/>
    <w:rsid w:val="0076713E"/>
    <w:rsid w:val="007673AF"/>
    <w:rsid w:val="00767963"/>
    <w:rsid w:val="00767B7A"/>
    <w:rsid w:val="00770056"/>
    <w:rsid w:val="0077013B"/>
    <w:rsid w:val="007701A1"/>
    <w:rsid w:val="00770543"/>
    <w:rsid w:val="00770A96"/>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850"/>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55F"/>
    <w:rsid w:val="007B063B"/>
    <w:rsid w:val="007B09A4"/>
    <w:rsid w:val="007B0AB4"/>
    <w:rsid w:val="007B0AD9"/>
    <w:rsid w:val="007B0E2F"/>
    <w:rsid w:val="007B0F06"/>
    <w:rsid w:val="007B17DA"/>
    <w:rsid w:val="007B1912"/>
    <w:rsid w:val="007B1AC1"/>
    <w:rsid w:val="007B1D8F"/>
    <w:rsid w:val="007B1DFA"/>
    <w:rsid w:val="007B1F13"/>
    <w:rsid w:val="007B1F68"/>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4D8"/>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456"/>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978"/>
    <w:rsid w:val="00811D33"/>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110"/>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DE9"/>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65E"/>
    <w:rsid w:val="008349B7"/>
    <w:rsid w:val="00834CBE"/>
    <w:rsid w:val="00834E77"/>
    <w:rsid w:val="00835118"/>
    <w:rsid w:val="0083531A"/>
    <w:rsid w:val="0083549E"/>
    <w:rsid w:val="008355BC"/>
    <w:rsid w:val="008356EE"/>
    <w:rsid w:val="00835AB2"/>
    <w:rsid w:val="0083660C"/>
    <w:rsid w:val="00837084"/>
    <w:rsid w:val="0083716E"/>
    <w:rsid w:val="008379F2"/>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4864"/>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A0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AE1"/>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6F6F"/>
    <w:rsid w:val="008871A9"/>
    <w:rsid w:val="0088732B"/>
    <w:rsid w:val="00887627"/>
    <w:rsid w:val="00887F9A"/>
    <w:rsid w:val="00890075"/>
    <w:rsid w:val="00890344"/>
    <w:rsid w:val="00890F31"/>
    <w:rsid w:val="008912C4"/>
    <w:rsid w:val="008915D4"/>
    <w:rsid w:val="008916B7"/>
    <w:rsid w:val="008918A2"/>
    <w:rsid w:val="00891A86"/>
    <w:rsid w:val="0089233E"/>
    <w:rsid w:val="00892481"/>
    <w:rsid w:val="00892746"/>
    <w:rsid w:val="00892891"/>
    <w:rsid w:val="00892D63"/>
    <w:rsid w:val="00892DFC"/>
    <w:rsid w:val="00892F23"/>
    <w:rsid w:val="008934BE"/>
    <w:rsid w:val="0089374D"/>
    <w:rsid w:val="00893D9A"/>
    <w:rsid w:val="00894263"/>
    <w:rsid w:val="00894294"/>
    <w:rsid w:val="00894659"/>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6D8D"/>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A3F"/>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D5B"/>
    <w:rsid w:val="00914186"/>
    <w:rsid w:val="0091433A"/>
    <w:rsid w:val="009146DB"/>
    <w:rsid w:val="00914A12"/>
    <w:rsid w:val="00914AB5"/>
    <w:rsid w:val="00914F77"/>
    <w:rsid w:val="009153F1"/>
    <w:rsid w:val="00915608"/>
    <w:rsid w:val="009157CF"/>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1D2"/>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120"/>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217"/>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2BC"/>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46D0"/>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58"/>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48B"/>
    <w:rsid w:val="00A037A0"/>
    <w:rsid w:val="00A03968"/>
    <w:rsid w:val="00A03EF2"/>
    <w:rsid w:val="00A04005"/>
    <w:rsid w:val="00A04306"/>
    <w:rsid w:val="00A045A6"/>
    <w:rsid w:val="00A045E7"/>
    <w:rsid w:val="00A04F13"/>
    <w:rsid w:val="00A05033"/>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64D"/>
    <w:rsid w:val="00A1580B"/>
    <w:rsid w:val="00A15810"/>
    <w:rsid w:val="00A15861"/>
    <w:rsid w:val="00A1588C"/>
    <w:rsid w:val="00A158F9"/>
    <w:rsid w:val="00A16D42"/>
    <w:rsid w:val="00A17191"/>
    <w:rsid w:val="00A173CA"/>
    <w:rsid w:val="00A17637"/>
    <w:rsid w:val="00A17B57"/>
    <w:rsid w:val="00A201AC"/>
    <w:rsid w:val="00A20D46"/>
    <w:rsid w:val="00A21025"/>
    <w:rsid w:val="00A2160E"/>
    <w:rsid w:val="00A2161F"/>
    <w:rsid w:val="00A217DE"/>
    <w:rsid w:val="00A21B7E"/>
    <w:rsid w:val="00A21EA3"/>
    <w:rsid w:val="00A22522"/>
    <w:rsid w:val="00A2252C"/>
    <w:rsid w:val="00A22619"/>
    <w:rsid w:val="00A22930"/>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DA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5F"/>
    <w:rsid w:val="00A36C9E"/>
    <w:rsid w:val="00A3719F"/>
    <w:rsid w:val="00A374D3"/>
    <w:rsid w:val="00A37E7E"/>
    <w:rsid w:val="00A37F2A"/>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BB5"/>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6789C"/>
    <w:rsid w:val="00A70033"/>
    <w:rsid w:val="00A70377"/>
    <w:rsid w:val="00A70511"/>
    <w:rsid w:val="00A70BA7"/>
    <w:rsid w:val="00A70FBC"/>
    <w:rsid w:val="00A71882"/>
    <w:rsid w:val="00A718D6"/>
    <w:rsid w:val="00A719BE"/>
    <w:rsid w:val="00A71BC1"/>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426"/>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4A0"/>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23E"/>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231"/>
    <w:rsid w:val="00B20336"/>
    <w:rsid w:val="00B2040E"/>
    <w:rsid w:val="00B20466"/>
    <w:rsid w:val="00B20579"/>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526"/>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85F"/>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6DEF"/>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92"/>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066"/>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4DCC"/>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794"/>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8B3"/>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6A75"/>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291"/>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1D"/>
    <w:rsid w:val="00CE613B"/>
    <w:rsid w:val="00CE6161"/>
    <w:rsid w:val="00CE67F9"/>
    <w:rsid w:val="00CE68D8"/>
    <w:rsid w:val="00CE6B46"/>
    <w:rsid w:val="00CE6CB5"/>
    <w:rsid w:val="00CE70DF"/>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530"/>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85C"/>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7D6"/>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C37"/>
    <w:rsid w:val="00D80832"/>
    <w:rsid w:val="00D80AE1"/>
    <w:rsid w:val="00D80DDC"/>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1EF4"/>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212"/>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6E3"/>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47"/>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3F0E"/>
    <w:rsid w:val="00E4483C"/>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7C3"/>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1E3A"/>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A42"/>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AC0"/>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7B9"/>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DEB"/>
    <w:rsid w:val="00F76F05"/>
    <w:rsid w:val="00F76F3C"/>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DA4"/>
    <w:rsid w:val="00F85DFF"/>
    <w:rsid w:val="00F866F1"/>
    <w:rsid w:val="00F86927"/>
    <w:rsid w:val="00F86AB7"/>
    <w:rsid w:val="00F870BF"/>
    <w:rsid w:val="00F870C5"/>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A7FEF"/>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AC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1B6"/>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B74"/>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215244524">
      <w:bodyDiv w:val="1"/>
      <w:marLeft w:val="0"/>
      <w:marRight w:val="0"/>
      <w:marTop w:val="0"/>
      <w:marBottom w:val="0"/>
      <w:divBdr>
        <w:top w:val="none" w:sz="0" w:space="0" w:color="auto"/>
        <w:left w:val="none" w:sz="0" w:space="0" w:color="auto"/>
        <w:bottom w:val="none" w:sz="0" w:space="0" w:color="auto"/>
        <w:right w:val="none" w:sz="0" w:space="0" w:color="auto"/>
      </w:divBdr>
    </w:div>
    <w:div w:id="357436493">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880702463">
      <w:bodyDiv w:val="1"/>
      <w:marLeft w:val="0"/>
      <w:marRight w:val="0"/>
      <w:marTop w:val="0"/>
      <w:marBottom w:val="0"/>
      <w:divBdr>
        <w:top w:val="none" w:sz="0" w:space="0" w:color="auto"/>
        <w:left w:val="none" w:sz="0" w:space="0" w:color="auto"/>
        <w:bottom w:val="none" w:sz="0" w:space="0" w:color="auto"/>
        <w:right w:val="none" w:sz="0" w:space="0" w:color="auto"/>
      </w:divBdr>
    </w:div>
    <w:div w:id="1042558580">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3386323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344166405">
      <w:bodyDiv w:val="1"/>
      <w:marLeft w:val="0"/>
      <w:marRight w:val="0"/>
      <w:marTop w:val="0"/>
      <w:marBottom w:val="0"/>
      <w:divBdr>
        <w:top w:val="none" w:sz="0" w:space="0" w:color="auto"/>
        <w:left w:val="none" w:sz="0" w:space="0" w:color="auto"/>
        <w:bottom w:val="none" w:sz="0" w:space="0" w:color="auto"/>
        <w:right w:val="none" w:sz="0" w:space="0" w:color="auto"/>
      </w:divBdr>
    </w:div>
    <w:div w:id="1473716045">
      <w:bodyDiv w:val="1"/>
      <w:marLeft w:val="0"/>
      <w:marRight w:val="0"/>
      <w:marTop w:val="0"/>
      <w:marBottom w:val="0"/>
      <w:divBdr>
        <w:top w:val="none" w:sz="0" w:space="0" w:color="auto"/>
        <w:left w:val="none" w:sz="0" w:space="0" w:color="auto"/>
        <w:bottom w:val="none" w:sz="0" w:space="0" w:color="auto"/>
        <w:right w:val="none" w:sz="0" w:space="0" w:color="auto"/>
      </w:divBdr>
    </w:div>
    <w:div w:id="1589192612">
      <w:bodyDiv w:val="1"/>
      <w:marLeft w:val="0"/>
      <w:marRight w:val="0"/>
      <w:marTop w:val="0"/>
      <w:marBottom w:val="0"/>
      <w:divBdr>
        <w:top w:val="none" w:sz="0" w:space="0" w:color="auto"/>
        <w:left w:val="none" w:sz="0" w:space="0" w:color="auto"/>
        <w:bottom w:val="none" w:sz="0" w:space="0" w:color="auto"/>
        <w:right w:val="none" w:sz="0" w:space="0" w:color="auto"/>
      </w:divBdr>
    </w:div>
    <w:div w:id="1635600817">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1912806130">
      <w:bodyDiv w:val="1"/>
      <w:marLeft w:val="0"/>
      <w:marRight w:val="0"/>
      <w:marTop w:val="0"/>
      <w:marBottom w:val="0"/>
      <w:divBdr>
        <w:top w:val="none" w:sz="0" w:space="0" w:color="auto"/>
        <w:left w:val="none" w:sz="0" w:space="0" w:color="auto"/>
        <w:bottom w:val="none" w:sz="0" w:space="0" w:color="auto"/>
        <w:right w:val="none" w:sz="0" w:space="0" w:color="auto"/>
      </w:divBdr>
    </w:div>
    <w:div w:id="1991670068">
      <w:bodyDiv w:val="1"/>
      <w:marLeft w:val="0"/>
      <w:marRight w:val="0"/>
      <w:marTop w:val="0"/>
      <w:marBottom w:val="0"/>
      <w:divBdr>
        <w:top w:val="none" w:sz="0" w:space="0" w:color="auto"/>
        <w:left w:val="none" w:sz="0" w:space="0" w:color="auto"/>
        <w:bottom w:val="none" w:sz="0" w:space="0" w:color="auto"/>
        <w:right w:val="none" w:sz="0" w:space="0" w:color="auto"/>
      </w:divBdr>
    </w:div>
    <w:div w:id="2048143331">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
      <w:docPartPr>
        <w:name w:val="6302F665093D4ABB9D0C5EB206077943"/>
        <w:category>
          <w:name w:val="Allgemein"/>
          <w:gallery w:val="placeholder"/>
        </w:category>
        <w:types>
          <w:type w:val="bbPlcHdr"/>
        </w:types>
        <w:behaviors>
          <w:behavior w:val="content"/>
        </w:behaviors>
        <w:guid w:val="{10E8C82F-9784-41FA-942D-4987FBF90339}"/>
      </w:docPartPr>
      <w:docPartBody>
        <w:p w:rsidR="00A171D9" w:rsidRDefault="00AB2BF5" w:rsidP="00AB2BF5">
          <w:pPr>
            <w:pStyle w:val="6302F665093D4ABB9D0C5EB206077943"/>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40BCF"/>
    <w:rsid w:val="00777FDF"/>
    <w:rsid w:val="00780BC0"/>
    <w:rsid w:val="00785FAF"/>
    <w:rsid w:val="007A1C96"/>
    <w:rsid w:val="0083015B"/>
    <w:rsid w:val="00877B14"/>
    <w:rsid w:val="00921995"/>
    <w:rsid w:val="00932BD4"/>
    <w:rsid w:val="0099239C"/>
    <w:rsid w:val="00992FF7"/>
    <w:rsid w:val="00A171D9"/>
    <w:rsid w:val="00A313C0"/>
    <w:rsid w:val="00AB2BF5"/>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B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6302F665093D4ABB9D0C5EB206077943">
    <w:name w:val="6302F665093D4ABB9D0C5EB206077943"/>
    <w:rsid w:val="00AB2B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187411</Words>
  <Characters>1068248</Characters>
  <Application>Microsoft Office Word</Application>
  <DocSecurity>0</DocSecurity>
  <Lines>8902</Lines>
  <Paragraphs>250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9063</cp:revision>
  <cp:lastPrinted>2011-10-23T20:42:00Z</cp:lastPrinted>
  <dcterms:created xsi:type="dcterms:W3CDTF">2011-09-21T18:30:00Z</dcterms:created>
  <dcterms:modified xsi:type="dcterms:W3CDTF">2022-08-08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6">
    <vt:lpwstr>False</vt:lpwstr>
  </property>
  <property fmtid="{D5CDD505-2E9C-101B-9397-08002B2CF9AE}" pid="6" name="CitaviDocumentProperty_8">
    <vt:lpwstr>CloudProjectKey=a7q4m2x96v3oofn851djsb8izjgyjn517l5b51m; ProjectName=Bachelor</vt:lpwstr>
  </property>
</Properties>
</file>